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7AB57D89" w:rsidR="00646D6A" w:rsidRDefault="00D27569" w:rsidP="001F6135">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 non-Poisson variability</w:t>
      </w:r>
    </w:p>
    <w:p w14:paraId="6CA7FF22" w14:textId="422767D7" w:rsidR="00BE6663" w:rsidRDefault="00D27569" w:rsidP="001F6135">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7066E180" w:rsidR="00DD52B2" w:rsidRDefault="00DD52B2" w:rsidP="001F6135">
      <w:pPr>
        <w:spacing w:line="240" w:lineRule="auto"/>
      </w:pPr>
    </w:p>
    <w:p w14:paraId="2504BC55" w14:textId="77777777" w:rsidR="00A77AAA" w:rsidRDefault="00A77AAA" w:rsidP="001F6135">
      <w:pPr>
        <w:spacing w:line="240" w:lineRule="auto"/>
      </w:pPr>
    </w:p>
    <w:p w14:paraId="32D7B753" w14:textId="6D239729" w:rsidR="00DD52B2" w:rsidRPr="00DD52B2" w:rsidRDefault="00DD52B2" w:rsidP="001F6135">
      <w:pPr>
        <w:pStyle w:val="Heading1"/>
        <w:spacing w:line="240" w:lineRule="auto"/>
      </w:pPr>
      <w:r w:rsidRPr="00DD52B2">
        <w:t>Introduction</w:t>
      </w:r>
    </w:p>
    <w:p w14:paraId="32EDB210" w14:textId="03DDACD8" w:rsidR="00D27569" w:rsidRDefault="00D27569" w:rsidP="001F6135">
      <w:pPr>
        <w:pStyle w:val="Heading1"/>
        <w:spacing w:line="240" w:lineRule="auto"/>
      </w:pPr>
    </w:p>
    <w:p w14:paraId="6A3C9164" w14:textId="623361E2" w:rsidR="00D27569" w:rsidRPr="00D27569" w:rsidRDefault="00D27569" w:rsidP="00D27569">
      <w:r>
        <w:t>Drift…</w:t>
      </w:r>
    </w:p>
    <w:p w14:paraId="7A6CA480" w14:textId="6A8D9795" w:rsidR="00D27569" w:rsidRDefault="00D27569" w:rsidP="00D27569">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5AFDF8B6" w:rsidR="00D27569" w:rsidRDefault="00D27569" w:rsidP="00D27569">
      <w:r>
        <w:fldChar w:fldCharType="begin" w:fldLock="1"/>
      </w:r>
      <w:r w:rsidR="00611C09">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D27569">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D27569">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1A4B06D3" w:rsidR="0037119A" w:rsidRDefault="0037119A" w:rsidP="00D27569">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6D03573" w:rsidR="0015688E" w:rsidRDefault="0015688E" w:rsidP="00D27569">
      <w:r>
        <w:fldChar w:fldCharType="begin" w:fldLock="1"/>
      </w:r>
      <w:r w:rsidR="00611C09">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6556126F" w:rsidR="0015688E" w:rsidRDefault="0015688E" w:rsidP="00D27569">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76830E7C" w:rsidR="00D27569" w:rsidRDefault="00D27569" w:rsidP="00D27569">
      <w:r>
        <w:fldChar w:fldCharType="begin" w:fldLock="1"/>
      </w:r>
      <w:r w:rsidR="00611C09">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D27569">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C4D0834" w:rsidR="00D27569" w:rsidRDefault="00D27569" w:rsidP="00D27569">
      <w:r>
        <w:fldChar w:fldCharType="begin" w:fldLock="1"/>
      </w:r>
      <w:r w:rsidR="00611C09">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0D0A7871" w:rsidR="00D27569" w:rsidRDefault="00D27569" w:rsidP="00D27569">
      <w:r>
        <w:fldChar w:fldCharType="begin" w:fldLock="1"/>
      </w:r>
      <w:r w:rsidR="00611C09">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11C09">
        <w:rPr>
          <w:rFonts w:hint="eastAsia"/>
        </w:rPr>
        <w:instrText>the IIG model gave the best description of the burst frequency, i.e. ISIs</w:instrText>
      </w:r>
      <w:r w:rsidR="00611C09">
        <w:rPr>
          <w:rFonts w:hint="eastAsia"/>
        </w:rPr>
        <w:instrText>≤</w:instrText>
      </w:r>
      <w:r w:rsidR="00611C09">
        <w:rPr>
          <w:rFonts w:hint="eastAsia"/>
        </w:rPr>
        <w:instrText>20 ms. The findings suggest that bursts are a significant component of place cell spiking activity even when position and the background variable, theta phase, are taken into accoun</w:instrText>
      </w:r>
      <w:r w:rsidR="00611C09">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D27569">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1B76DD84" w:rsidR="004144D0" w:rsidRDefault="004144D0" w:rsidP="00D27569">
      <w:r>
        <w:fldChar w:fldCharType="begin" w:fldLock="1"/>
      </w:r>
      <w:r w:rsidR="00611C09">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457D5ACB" w:rsidR="004144D0" w:rsidRDefault="004144D0" w:rsidP="00D27569">
      <w:r>
        <w:fldChar w:fldCharType="begin" w:fldLock="1"/>
      </w:r>
      <w:r w:rsidR="00611C09">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7CD3FE77" w:rsidR="00D27569" w:rsidRDefault="00D27569" w:rsidP="00D27569">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D27569">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6EB3760" w:rsidR="0047722C" w:rsidRPr="00D27569" w:rsidRDefault="0047722C" w:rsidP="00D27569">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6EBFE3EA" w:rsidR="005C79AE" w:rsidRDefault="00DD52B2" w:rsidP="001F6135">
      <w:pPr>
        <w:pStyle w:val="Heading1"/>
        <w:spacing w:line="240" w:lineRule="auto"/>
      </w:pPr>
      <w:r w:rsidRPr="009229B8">
        <w:t>Methods</w:t>
      </w:r>
    </w:p>
    <w:p w14:paraId="66F73B61" w14:textId="11510487" w:rsidR="001D2909" w:rsidRDefault="004A666A" w:rsidP="00560F5D">
      <w:pPr>
        <w:pStyle w:val="Heading2"/>
      </w:pPr>
      <w:r>
        <w:lastRenderedPageBreak/>
        <w:t>Dynamic Conway-Maxwell Poisson Model</w:t>
      </w:r>
    </w:p>
    <w:p w14:paraId="0A479C8C" w14:textId="02F8B917" w:rsidR="00C5653A" w:rsidRDefault="00C5653A" w:rsidP="009A7B80">
      <w:pPr>
        <w:rPr>
          <w:color w:val="FF0000"/>
        </w:rPr>
      </w:pPr>
      <w:r w:rsidRPr="000335A0">
        <w:rPr>
          <w:color w:val="FF0000"/>
        </w:rPr>
        <w:t xml:space="preserve">Based on Friday’s talk, it seems you </w:t>
      </w:r>
      <w:r w:rsidR="00056609">
        <w:rPr>
          <w:color w:val="FF0000"/>
        </w:rPr>
        <w:t>may be</w:t>
      </w:r>
      <w:r w:rsidRPr="000335A0">
        <w:rPr>
          <w:color w:val="FF0000"/>
        </w:rPr>
        <w:t xml:space="preserve"> uncomfortable to let </w:t>
      </w:r>
      <m:oMath>
        <m:r>
          <w:rPr>
            <w:rFonts w:ascii="Cambria Math" w:hAnsi="Cambria Math"/>
            <w:color w:val="FF0000"/>
          </w:rPr>
          <m:t>n&gt;1</m:t>
        </m:r>
      </m:oMath>
      <w:r w:rsidRPr="000335A0">
        <w:rPr>
          <w:color w:val="FF0000"/>
        </w:rPr>
        <w:t xml:space="preserve">. However, I prefer to keep writing things in this general </w:t>
      </w:r>
      <w:r w:rsidR="006D2659" w:rsidRPr="000335A0">
        <w:rPr>
          <w:color w:val="FF0000"/>
        </w:rPr>
        <w:t>form</w:t>
      </w:r>
      <w:r w:rsidRPr="000335A0">
        <w:rPr>
          <w:color w:val="FF0000"/>
        </w:rPr>
        <w:t xml:space="preserve">. </w:t>
      </w:r>
      <w:r w:rsidR="00C97469">
        <w:rPr>
          <w:color w:val="FF0000"/>
        </w:rPr>
        <w:t>It’s</w:t>
      </w:r>
      <w:r w:rsidRPr="000335A0">
        <w:rPr>
          <w:color w:val="FF0000"/>
        </w:rPr>
        <w:t xml:space="preserve"> always used in statistics textbook</w:t>
      </w:r>
      <w:r w:rsidR="00705EC1" w:rsidRPr="000335A0">
        <w:rPr>
          <w:color w:val="FF0000"/>
        </w:rPr>
        <w:t xml:space="preserve"> &amp;</w:t>
      </w:r>
      <w:r w:rsidRPr="000335A0">
        <w:rPr>
          <w:color w:val="FF0000"/>
        </w:rPr>
        <w:t xml:space="preserve"> Kalman filter/ DLM in wiki. Moreover, even in Eden’s “adaptive filtering” paper, </w:t>
      </w:r>
      <w:r w:rsidR="00A92917" w:rsidRPr="000335A0">
        <w:rPr>
          <w:color w:val="FF0000"/>
        </w:rPr>
        <w:t>the derivation is conducted</w:t>
      </w:r>
      <w:r w:rsidR="00705EC1" w:rsidRPr="000335A0">
        <w:rPr>
          <w:color w:val="FF0000"/>
        </w:rPr>
        <w:t xml:space="preserve"> for </w:t>
      </w:r>
      <m:oMath>
        <m:r>
          <w:rPr>
            <w:rFonts w:ascii="Cambria Math" w:hAnsi="Cambria Math"/>
            <w:color w:val="FF0000"/>
          </w:rPr>
          <m:t>C</m:t>
        </m:r>
      </m:oMath>
      <w:r w:rsidR="00705EC1" w:rsidRPr="000335A0">
        <w:rPr>
          <w:color w:val="FF0000"/>
        </w:rPr>
        <w:t xml:space="preserve"> ensemble neurons in appendix. The benefit from recursive prior in DGLM is significant for small </w:t>
      </w:r>
      <m:oMath>
        <m:r>
          <w:rPr>
            <w:rFonts w:ascii="Cambria Math" w:hAnsi="Cambria Math"/>
            <w:color w:val="FF0000"/>
          </w:rPr>
          <m:t>n</m:t>
        </m:r>
      </m:oMath>
      <w:r w:rsidR="00705EC1" w:rsidRPr="000335A0">
        <w:rPr>
          <w:color w:val="FF0000"/>
        </w:rPr>
        <w:t xml:space="preserve">, </w:t>
      </w:r>
      <w:r w:rsidR="001B7796" w:rsidRPr="000335A0">
        <w:rPr>
          <w:color w:val="FF0000"/>
        </w:rPr>
        <w:t xml:space="preserve">but </w:t>
      </w:r>
      <w:r w:rsidR="00705EC1" w:rsidRPr="000335A0">
        <w:rPr>
          <w:color w:val="FF0000"/>
        </w:rPr>
        <w:t xml:space="preserve">not confined to </w:t>
      </w:r>
      <m:oMath>
        <m:r>
          <w:rPr>
            <w:rFonts w:ascii="Cambria Math" w:hAnsi="Cambria Math"/>
            <w:color w:val="FF0000"/>
          </w:rPr>
          <m:t>n=1</m:t>
        </m:r>
      </m:oMath>
      <w:r w:rsidR="00C62C68">
        <w:rPr>
          <w:color w:val="FF0000"/>
        </w:rPr>
        <w:t xml:space="preserve"> only.</w:t>
      </w:r>
      <w:r w:rsidR="007D1021">
        <w:rPr>
          <w:color w:val="FF0000"/>
        </w:rPr>
        <w:t xml:space="preserve"> </w:t>
      </w:r>
      <w:r w:rsidR="00705EC1" w:rsidRPr="000335A0">
        <w:rPr>
          <w:color w:val="FF0000"/>
        </w:rPr>
        <w:t>A more important reason</w:t>
      </w:r>
      <w:r w:rsidR="001B7796" w:rsidRPr="000335A0">
        <w:rPr>
          <w:color w:val="FF0000"/>
        </w:rPr>
        <w:t>: it</w:t>
      </w:r>
      <w:r w:rsidR="00705EC1" w:rsidRPr="000335A0">
        <w:rPr>
          <w:color w:val="FF0000"/>
        </w:rPr>
        <w:t xml:space="preserve"> suggests</w:t>
      </w:r>
      <w:r w:rsidR="001B7796" w:rsidRPr="000335A0">
        <w:rPr>
          <w:color w:val="FF0000"/>
        </w:rPr>
        <w:t xml:space="preserve"> that we can use the model to analyze the neural population. Although it’s trivial in math, it makes things a bit </w:t>
      </w:r>
      <w:r w:rsidR="00A92917" w:rsidRPr="000335A0">
        <w:rPr>
          <w:color w:val="FF0000"/>
        </w:rPr>
        <w:t>more interesting</w:t>
      </w:r>
      <w:r w:rsidR="001B7796" w:rsidRPr="000335A0">
        <w:rPr>
          <w:color w:val="FF0000"/>
        </w:rPr>
        <w:t xml:space="preserve"> for scientific application.</w:t>
      </w:r>
    </w:p>
    <w:p w14:paraId="5E337B2E" w14:textId="77777777" w:rsidR="000335A0" w:rsidRPr="000335A0" w:rsidRDefault="000335A0" w:rsidP="009A7B80">
      <w:pPr>
        <w:rPr>
          <w:color w:val="FF0000"/>
        </w:rPr>
      </w:pPr>
    </w:p>
    <w:p w14:paraId="5AA18619" w14:textId="0F525AEA" w:rsidR="00916F1D" w:rsidRPr="000335A0" w:rsidRDefault="006D2659" w:rsidP="009A7B80">
      <w:pPr>
        <w:rPr>
          <w:color w:val="FF0000"/>
        </w:rPr>
      </w:pPr>
      <w:r w:rsidRPr="000335A0">
        <w:rPr>
          <w:color w:val="FF0000"/>
        </w:rPr>
        <w:t xml:space="preserve">In V1 application, the reason I accept to do single neuron </w:t>
      </w:r>
      <w:r w:rsidR="000335A0">
        <w:rPr>
          <w:color w:val="FF0000"/>
        </w:rPr>
        <w:t>observation</w:t>
      </w:r>
      <w:r w:rsidRPr="000335A0">
        <w:rPr>
          <w:color w:val="FF0000"/>
        </w:rPr>
        <w:t xml:space="preserve"> is that it takes a long time to conduct a trial, and assuming </w:t>
      </w:r>
      <w:r w:rsidR="000335A0">
        <w:rPr>
          <w:color w:val="FF0000"/>
        </w:rPr>
        <w:t xml:space="preserve">within-trial </w:t>
      </w:r>
      <w:r w:rsidRPr="000335A0">
        <w:rPr>
          <w:color w:val="FF0000"/>
        </w:rPr>
        <w:t xml:space="preserve">shift </w:t>
      </w:r>
      <w:r w:rsidR="000335A0">
        <w:rPr>
          <w:color w:val="FF0000"/>
        </w:rPr>
        <w:t>of</w:t>
      </w:r>
      <w:r w:rsidRPr="000335A0">
        <w:rPr>
          <w:color w:val="FF0000"/>
        </w:rPr>
        <w:t xml:space="preserve"> state vector is appropriate. However, if the experiment for different stimuli is conducted quickly or even</w:t>
      </w:r>
      <w:r w:rsidR="000335A0">
        <w:rPr>
          <w:color w:val="FF0000"/>
        </w:rPr>
        <w:t xml:space="preserve"> (impossibly)</w:t>
      </w:r>
      <w:r w:rsidRPr="000335A0">
        <w:rPr>
          <w:color w:val="FF0000"/>
        </w:rPr>
        <w:t xml:space="preserve"> simultaneously, we </w:t>
      </w:r>
      <w:r w:rsidR="008531BA">
        <w:rPr>
          <w:color w:val="FF0000"/>
        </w:rPr>
        <w:t>may</w:t>
      </w:r>
      <w:r w:rsidRPr="000335A0">
        <w:rPr>
          <w:color w:val="FF0000"/>
        </w:rPr>
        <w:t xml:space="preserve"> stack the observations within trial together</w:t>
      </w:r>
      <w:r w:rsidR="00A92917" w:rsidRPr="000335A0">
        <w:rPr>
          <w:color w:val="FF0000"/>
        </w:rPr>
        <w:t xml:space="preserve">. Otherwise, we </w:t>
      </w:r>
      <w:r w:rsidR="00C62C68" w:rsidRPr="000335A0">
        <w:rPr>
          <w:color w:val="FF0000"/>
        </w:rPr>
        <w:t>lose</w:t>
      </w:r>
      <w:r w:rsidR="00A92917" w:rsidRPr="000335A0">
        <w:rPr>
          <w:color w:val="FF0000"/>
        </w:rPr>
        <w:t xml:space="preserve"> information/ efficiency.</w:t>
      </w:r>
    </w:p>
    <w:p w14:paraId="6210C124" w14:textId="01771C5F" w:rsidR="00A92917" w:rsidRPr="000335A0" w:rsidRDefault="00A92917" w:rsidP="009A7B80">
      <w:pPr>
        <w:rPr>
          <w:color w:val="FF0000"/>
          <w:lang w:eastAsia="zh-CN"/>
        </w:rPr>
      </w:pPr>
      <w:r w:rsidRPr="000335A0">
        <w:rPr>
          <w:color w:val="FF0000"/>
        </w:rPr>
        <w:t>If the</w:t>
      </w:r>
      <w:r w:rsidRPr="000335A0">
        <w:rPr>
          <w:rFonts w:hint="eastAsia"/>
          <w:color w:val="FF0000"/>
          <w:lang w:eastAsia="zh-CN"/>
        </w:rPr>
        <w:t xml:space="preserve"> </w:t>
      </w:r>
      <w:r w:rsidRPr="000335A0">
        <w:rPr>
          <w:color w:val="FF0000"/>
          <w:lang w:eastAsia="zh-CN"/>
        </w:rPr>
        <w:t xml:space="preserve">above arguments still cannot persuade you, I’m totally fine to write things in </w:t>
      </w:r>
      <m:oMath>
        <m:r>
          <w:rPr>
            <w:rFonts w:ascii="Cambria Math" w:hAnsi="Cambria Math"/>
            <w:color w:val="FF0000"/>
            <w:lang w:eastAsia="zh-CN"/>
          </w:rPr>
          <m:t>n=1</m:t>
        </m:r>
      </m:oMath>
      <w:r w:rsidRPr="000335A0">
        <w:rPr>
          <w:color w:val="FF0000"/>
          <w:lang w:eastAsia="zh-CN"/>
        </w:rPr>
        <w:t xml:space="preserve">, since the extension to </w:t>
      </w:r>
      <m:oMath>
        <m:r>
          <w:rPr>
            <w:rFonts w:ascii="Cambria Math" w:hAnsi="Cambria Math"/>
            <w:color w:val="FF0000"/>
            <w:lang w:eastAsia="zh-CN"/>
          </w:rPr>
          <m:t>n≥1</m:t>
        </m:r>
      </m:oMath>
      <w:r w:rsidRPr="000335A0">
        <w:rPr>
          <w:color w:val="FF0000"/>
          <w:lang w:eastAsia="zh-CN"/>
        </w:rPr>
        <w:t xml:space="preserve"> is obvious.</w:t>
      </w:r>
    </w:p>
    <w:p w14:paraId="488D2C7A" w14:textId="77777777" w:rsidR="00C5653A" w:rsidRDefault="00C5653A" w:rsidP="009A7B80"/>
    <w:p w14:paraId="5C496E03" w14:textId="7616176A" w:rsidR="00937DF4" w:rsidRDefault="00EC10EA" w:rsidP="009A7B80">
      <w:r>
        <w:t xml:space="preserve">Denote the spike count of </w:t>
      </w:r>
      <m:oMath>
        <m:r>
          <w:rPr>
            <w:rFonts w:ascii="Cambria Math" w:hAnsi="Cambria Math"/>
          </w:rPr>
          <m:t>n</m:t>
        </m:r>
      </m:oMath>
      <w:r>
        <w:t xml:space="preserve"> neuron</w:t>
      </w:r>
      <w:r w:rsidR="007656E1">
        <w:t xml:space="preserve"> at time bin </w:t>
      </w:r>
      <m:oMath>
        <m:r>
          <w:rPr>
            <w:rFonts w:ascii="Cambria Math" w:hAnsi="Cambria Math"/>
          </w:rPr>
          <m:t>t</m:t>
        </m:r>
      </m:oMath>
      <w:r w:rsidR="007656E1">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rsidR="007656E1">
        <w:t xml:space="preserve">, </w:t>
      </w:r>
      <w:r w:rsidR="00C009AE">
        <w:t xml:space="preserve">for </w:t>
      </w:r>
      <m:oMath>
        <m:r>
          <w:rPr>
            <w:rFonts w:ascii="Cambria Math" w:hAnsi="Cambria Math"/>
          </w:rPr>
          <m:t>t=1,…,T.</m:t>
        </m:r>
      </m:oMath>
      <w:r w:rsidR="000C23DB">
        <w:t xml:space="preserve"> The</w:t>
      </w:r>
      <w:r w:rsidR="007656E1">
        <w:t xml:space="preserve"> </w:t>
      </w:r>
      <w:r w:rsidR="00CD06DF">
        <w:t>s</w:t>
      </w:r>
      <w:r w:rsidR="00B248AB">
        <w:t>pike</w:t>
      </w:r>
      <w:r w:rsidR="00CD06DF">
        <w:t>s</w:t>
      </w:r>
      <w:r w:rsidR="00B248AB">
        <w:t xml:space="preserve"> follow Conway-Maxwell Poisson (CMP) distribution</w:t>
      </w:r>
      <w:r w:rsidR="00CD06DF">
        <w:t>s component</w:t>
      </w:r>
      <w:r w:rsidR="001E6EAF">
        <w:t>-</w:t>
      </w:r>
      <w:r w:rsidR="00CD06DF">
        <w:t>wise,</w:t>
      </w:r>
      <w:r w:rsidR="00B248AB">
        <w:t xml:space="preserve"> with parameter</w:t>
      </w:r>
      <w:r w:rsidR="001E6EAF">
        <w:t>s</w:t>
      </w:r>
      <w:r w:rsidR="00B248AB">
        <w:t xml:space="preserv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248AB">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60239">
        <w:t xml:space="preserve">. The probability mass function (pmf) of CMP is </w:t>
      </w:r>
    </w:p>
    <w:p w14:paraId="4FE378FC" w14:textId="2BDCCE6E" w:rsidR="00937DF4" w:rsidRDefault="00B60239" w:rsidP="009A7B80">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42F46E04" w14:textId="77777777" w:rsidR="004F6CAE" w:rsidRDefault="00B60239" w:rsidP="009A7B80">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w:t>
      </w:r>
      <w:r w:rsidR="00D24769">
        <w:t xml:space="preserve">The parameter </w:t>
      </w:r>
      <m:oMath>
        <m:r>
          <w:rPr>
            <w:rFonts w:ascii="Cambria Math" w:hAnsi="Cambria Math"/>
          </w:rPr>
          <m:t>ν≥0</m:t>
        </m:r>
      </m:oMath>
      <w:r w:rsidR="00D24769">
        <w:t xml:space="preserve"> controls different dispersion patterns, i.e. equi- (</w:t>
      </w:r>
      <m:oMath>
        <m:r>
          <w:rPr>
            <w:rFonts w:ascii="Cambria Math" w:hAnsi="Cambria Math"/>
          </w:rPr>
          <m:t>ν=1</m:t>
        </m:r>
      </m:oMath>
      <w:r w:rsidR="00D24769">
        <w:t>), over- (</w:t>
      </w:r>
      <m:oMath>
        <m:r>
          <w:rPr>
            <w:rFonts w:ascii="Cambria Math" w:hAnsi="Cambria Math"/>
          </w:rPr>
          <m:t>0≤ν&lt;1</m:t>
        </m:r>
      </m:oMath>
      <w:r w:rsidR="00D24769">
        <w:t>) or under-dispersion (</w:t>
      </w:r>
      <m:oMath>
        <m:r>
          <w:rPr>
            <w:rFonts w:ascii="Cambria Math" w:hAnsi="Cambria Math"/>
          </w:rPr>
          <m:t>ν&gt;1</m:t>
        </m:r>
      </m:oMath>
      <w:r w:rsidR="00D24769">
        <w:t>)</w:t>
      </w:r>
      <w:r w:rsidR="00F151AB">
        <w:t>, linking to three common distributions as special cases: (1) the Poisson (</w:t>
      </w:r>
      <m:oMath>
        <m:r>
          <w:rPr>
            <w:rFonts w:ascii="Cambria Math" w:hAnsi="Cambria Math"/>
          </w:rPr>
          <m:t>ν=1</m:t>
        </m:r>
      </m:oMath>
      <w:r w:rsidR="00F151AB">
        <w:t>), (2) geometric (</w:t>
      </w:r>
      <m:oMath>
        <m:r>
          <w:rPr>
            <w:rFonts w:ascii="Cambria Math" w:hAnsi="Cambria Math"/>
          </w:rPr>
          <m:t>ν=0,λ&lt;1</m:t>
        </m:r>
      </m:oMath>
      <w:r w:rsidR="00F151AB">
        <w:t>) and (3) Bernoulli (</w:t>
      </w:r>
      <m:oMath>
        <m:r>
          <w:rPr>
            <w:rFonts w:ascii="Cambria Math" w:hAnsi="Cambria Math"/>
          </w:rPr>
          <m:t>ν→∞</m:t>
        </m:r>
      </m:oMath>
      <w:r w:rsidR="00F151AB">
        <w:t>).</w:t>
      </w:r>
      <w:r w:rsidR="004F6CAE">
        <w:t xml:space="preserve"> </w:t>
      </w:r>
    </w:p>
    <w:p w14:paraId="37A37E89" w14:textId="77777777" w:rsidR="004F6CAE" w:rsidRDefault="004F6CAE" w:rsidP="009A7B80"/>
    <w:p w14:paraId="296CCD7F" w14:textId="77777777" w:rsidR="00D971CF" w:rsidRDefault="00F151AB" w:rsidP="00CD06DF">
      <w:r>
        <w:t>The</w:t>
      </w:r>
      <w:r w:rsidR="004F6CAE">
        <w:t xml:space="preserve"> CMP</w:t>
      </w:r>
      <w:r>
        <w:t xml:space="preserve"> parameters</w:t>
      </w:r>
      <w:r w:rsidR="004F6CAE">
        <w:t xml:space="preserve"> at </w:t>
      </w:r>
      <m:oMath>
        <m:r>
          <w:rPr>
            <w:rFonts w:ascii="Cambria Math" w:hAnsi="Cambria Math"/>
          </w:rPr>
          <m:t>t</m:t>
        </m:r>
      </m:oMath>
      <w:r w:rsidR="004F6CAE">
        <w:t xml:space="preserve"> are modeled by two log-linear model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i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4F6CAE">
        <w:t xml:space="preserve"> </w:t>
      </w:r>
      <w:r w:rsidR="000C23DB">
        <w:t>.</w:t>
      </w:r>
      <w:r w:rsidR="004A666A">
        <w:t xml:space="preserve">T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A666A">
        <w:t xml:space="preserve"> is assumed to progress linearly with a Gaussian noise</w:t>
      </w:r>
      <w:r w:rsidR="00560F5D">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m:t>
        </m:r>
      </m:oMath>
      <w:r w:rsidR="00560F5D">
        <w:t xml:space="preserve">. </w:t>
      </w:r>
      <w:r w:rsidR="00CD06DF">
        <w:t xml:space="preserve"> </w:t>
      </w:r>
    </w:p>
    <w:p w14:paraId="53801843" w14:textId="77777777" w:rsidR="00D971CF" w:rsidRDefault="00D971CF" w:rsidP="00CD06DF"/>
    <w:p w14:paraId="3D2E9EB4" w14:textId="00058EBB" w:rsidR="00CD06DF" w:rsidRDefault="00D971CF" w:rsidP="00D971CF">
      <w:r>
        <w:t xml:space="preserve">In summary, the neurons follow CMP distributions independently, conditioning on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t>.</w:t>
      </w:r>
    </w:p>
    <w:p w14:paraId="06DC8FE8" w14:textId="77777777" w:rsidR="00D971CF" w:rsidRPr="00D971CF" w:rsidRDefault="005D4FB7" w:rsidP="001E6EAF">
      <w:pPr>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67F09A6F" w:rsidR="001E6EAF" w:rsidRPr="00D971CF" w:rsidRDefault="00D971CF" w:rsidP="00D971CF">
      <w:pPr>
        <w:jc w:val="left"/>
      </w:pPr>
      <w:r>
        <w:t xml:space="preserve">T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t xml:space="preserve"> evolves linearly:</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60861126" w14:textId="2392E56E" w:rsidR="00B60239" w:rsidRPr="00FD2241" w:rsidRDefault="00FD2241" w:rsidP="009A7B80">
      <w:r>
        <w:t xml:space="preserve">In this paper, we se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for convenience.</w:t>
      </w:r>
    </w:p>
    <w:p w14:paraId="40B7B8CC" w14:textId="7A192705" w:rsidR="00937DF4" w:rsidRDefault="007E7CE1" w:rsidP="00C51C1F">
      <w:pPr>
        <w:pStyle w:val="Heading2"/>
      </w:pPr>
      <w:r>
        <w:lastRenderedPageBreak/>
        <w:t xml:space="preserve">Estimate the model by </w:t>
      </w:r>
      <w:r w:rsidR="00C51C1F">
        <w:t>Gaussian</w:t>
      </w:r>
      <w:r>
        <w:t xml:space="preserve"> approximation</w:t>
      </w:r>
    </w:p>
    <w:p w14:paraId="12A728CA" w14:textId="727A163A" w:rsidR="000C23DB" w:rsidRDefault="001D1345" w:rsidP="009A7B80">
      <w:r>
        <w:t xml:space="preserve">In this section, we assume </w:t>
      </w:r>
      <w:r w:rsidRPr="001D1345">
        <w:rPr>
          <w:b/>
          <w:bCs/>
        </w:rPr>
        <w:t>F</w:t>
      </w:r>
      <w:r>
        <w:t xml:space="preserve"> and </w:t>
      </w:r>
      <w:r w:rsidRPr="001D1345">
        <w:rPr>
          <w:b/>
          <w:bCs/>
        </w:rPr>
        <w:t>Q</w:t>
      </w:r>
      <w:r>
        <w:t xml:space="preserve"> are known. </w:t>
      </w:r>
      <w:r w:rsidR="00C009AE">
        <w:t xml:space="preserve">Since the spikes are CMP distributed, we cannot estimate </w:t>
      </w:r>
      <m:oMath>
        <m:r>
          <m:rPr>
            <m:sty m:val="b"/>
          </m:rPr>
          <w:rPr>
            <w:rFonts w:ascii="Cambria Math" w:hAnsi="Cambria Math"/>
          </w:rPr>
          <m:t>Θ</m:t>
        </m:r>
      </m:oMath>
      <w:r w:rsidR="00C009AE">
        <w:t xml:space="preserve"> in closed form</w:t>
      </w:r>
      <w:r w:rsidR="000C23DB">
        <w:t xml:space="preserve">, with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oMath>
      <w:r w:rsidR="00C009AE">
        <w:t xml:space="preserve"> </w:t>
      </w:r>
      <w:r w:rsidR="00D56C97">
        <w:t xml:space="preserve">. H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7EF79853" w:rsidR="00434A8B" w:rsidRPr="00434A8B" w:rsidRDefault="005D4FB7" w:rsidP="009A7B80">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m:rPr>
              <m:aln/>
            </m:rP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1645C427" w:rsidR="00B57F42" w:rsidRDefault="005976BA" w:rsidP="009A7B80">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 [cite CMP paper], and the Markovian structure of the state vector dynamics makes it possible to optimize by Newton-Raphson</w:t>
      </w:r>
      <w:r w:rsidR="00F96A8C">
        <w:t xml:space="preserve"> (NR)</w:t>
      </w:r>
      <w:r w:rsidR="00B57F42">
        <w:t xml:space="preserve"> in </w:t>
      </w:r>
      <m:oMath>
        <m:r>
          <m:rPr>
            <m:sty m:val="p"/>
          </m:rPr>
          <w:rPr>
            <w:rFonts w:ascii="Cambria Math" w:hAnsi="Cambria Math"/>
          </w:rPr>
          <m:t>Ο</m:t>
        </m:r>
        <m:r>
          <w:rPr>
            <w:rFonts w:ascii="Cambria Math" w:hAnsi="Cambria Math"/>
          </w:rPr>
          <m:t>(T)</m:t>
        </m:r>
      </m:oMath>
      <w:r w:rsidR="00B57F42">
        <w:t xml:space="preserve"> time [cite Liam et al.]. </w:t>
      </w:r>
      <w:r w:rsidR="00591A5E">
        <w:t xml:space="preserve">After the Newton update, we can further </w:t>
      </w:r>
      <w:r w:rsidR="00D604A2">
        <w:t>quantify the uncertainties for CMP parameters and mean firing rate</w:t>
      </w:r>
      <w:r w:rsidR="00583AB8">
        <w:t>. See details in the appendix.</w:t>
      </w:r>
    </w:p>
    <w:p w14:paraId="5727C8A9" w14:textId="77777777" w:rsidR="00B57F42" w:rsidRDefault="00B57F42" w:rsidP="009A7B80"/>
    <w:p w14:paraId="21D98E0B" w14:textId="64E0F7C2" w:rsidR="00287C33" w:rsidRDefault="00B57F42" w:rsidP="009A7B80">
      <w:r>
        <w:t xml:space="preserve">However, there are several issues for </w:t>
      </w:r>
      <w:r w:rsidR="00F96A8C">
        <w:t xml:space="preserve">the Newton update. </w:t>
      </w:r>
      <w:r w:rsidR="00287C33">
        <w:t>First</w:t>
      </w:r>
      <w:r w:rsidR="001B274E">
        <w:t>ly</w:t>
      </w:r>
      <w:r w:rsidR="00287C33">
        <w:t xml:space="preserve">, </w:t>
      </w:r>
      <w:r w:rsidR="000C0010">
        <w:t xml:space="preserve">to get gradient and 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 and are</w:t>
      </w:r>
      <w:r w:rsidR="00916F1D">
        <w:t xml:space="preserve"> generally</w:t>
      </w:r>
      <w:r w:rsidR="000C0010">
        <w:t xml:space="preserve"> calculated by truncated summation. When </w:t>
      </w:r>
      <m:oMath>
        <m:r>
          <w:rPr>
            <w:rFonts w:ascii="Cambria Math" w:hAnsi="Cambria Math"/>
          </w:rPr>
          <m:t>λ≥2</m:t>
        </m:r>
      </m:oMath>
      <w:r w:rsidR="000C0010">
        <w:t xml:space="preserve"> and </w:t>
      </w:r>
      <m:oMath>
        <m:r>
          <w:rPr>
            <w:rFonts w:ascii="Cambria Math" w:hAnsi="Cambria Math"/>
          </w:rPr>
          <m:t>ν≤1</m:t>
        </m:r>
      </m:oMath>
      <w:r w:rsidR="000C0010">
        <w:t>, we will need a large step size for accurate approximation, and this make</w:t>
      </w:r>
      <w:r w:rsidR="000D4E77">
        <w:t>s</w:t>
      </w:r>
      <w:r w:rsidR="000C0010">
        <w:t xml:space="preserve"> update cumbersome. However,</w:t>
      </w:r>
      <w:r w:rsidR="0023354F">
        <w:t xml:space="preserve"> we can approximate them in closed form</w:t>
      </w:r>
      <w:r w:rsidR="000D4E77">
        <w:t>s</w:t>
      </w:r>
      <w:r w:rsidR="0023354F">
        <w:t xml:space="preserve"> by some asymptotic results [cite approximations]. The details of the moment approximation can be found in the appendix.</w:t>
      </w:r>
    </w:p>
    <w:p w14:paraId="65BB18CD" w14:textId="77777777" w:rsidR="0023354F" w:rsidRDefault="0023354F" w:rsidP="009A7B80"/>
    <w:p w14:paraId="1AE2B64F" w14:textId="60866D41" w:rsidR="00287C33" w:rsidRDefault="00287C33" w:rsidP="009A7B80">
      <w:r>
        <w:t>Second</w:t>
      </w:r>
      <w:r w:rsidR="001B274E">
        <w:t>ly</w:t>
      </w:r>
      <w:r>
        <w:t xml:space="preserve">, the </w:t>
      </w:r>
      <w:r w:rsidR="001B274E">
        <w:t>h</w:t>
      </w:r>
      <w:r>
        <w:t xml:space="preserve">essian is not robust to outliers, which is discussed in </w:t>
      </w:r>
      <w:r w:rsidR="00A031E4">
        <w:t>detail</w:t>
      </w:r>
      <w:r>
        <w:t xml:space="preserve"> in the appendix. After using the Fisher scoring, </w:t>
      </w:r>
      <w:r w:rsidR="00A031E4">
        <w:t>i.e.,</w:t>
      </w:r>
      <w:r>
        <w:t xml:space="preserve"> replac</w:t>
      </w:r>
      <w:r w:rsidR="0023354F">
        <w:t>ing</w:t>
      </w:r>
      <w:r>
        <w:t xml:space="preserve"> the observed information by expected information, we can ensure the robustness by sacrificing the efficiency a bit.</w:t>
      </w:r>
    </w:p>
    <w:p w14:paraId="136C262F" w14:textId="1E6C25B0" w:rsidR="0023354F" w:rsidRDefault="0023354F" w:rsidP="009A7B80"/>
    <w:p w14:paraId="35EE9D4A" w14:textId="6E5F4E1C" w:rsidR="0023354F" w:rsidRDefault="0023354F" w:rsidP="009A7B80">
      <w:r>
        <w:t>Thirdly, the Newton update</w:t>
      </w:r>
      <w:r w:rsidR="008B692F">
        <w:t xml:space="preserve"> may take a long time </w:t>
      </w:r>
      <w:r w:rsidR="000D4E77">
        <w:t>for</w:t>
      </w:r>
      <w:r w:rsidR="008B692F">
        <w:t xml:space="preserve"> bad initials, especially when </w:t>
      </w:r>
      <m:oMath>
        <m:r>
          <w:rPr>
            <w:rFonts w:ascii="Cambria Math" w:hAnsi="Cambria Math"/>
          </w:rPr>
          <m:t>T</m:t>
        </m:r>
      </m:oMath>
      <w:r w:rsidR="008B692F">
        <w:t xml:space="preserve"> is large. To resolve that, we use the smoothing estimate with local Gaussian approximation as a warm start.</w:t>
      </w:r>
      <w:r w:rsidR="00446D63">
        <w:t xml:space="preserve"> </w:t>
      </w:r>
      <w:r w:rsidR="00916F1D">
        <w:t xml:space="preserve">The forward filtering stage </w:t>
      </w:r>
      <w:r w:rsidR="00446D63">
        <w:t>for Poisson case is derived in</w:t>
      </w:r>
      <w:r w:rsidR="00EC2B2F">
        <w:t xml:space="preserve"> the appendix of</w:t>
      </w:r>
      <w:r w:rsidR="00446D63">
        <w:t xml:space="preserve"> [cite </w:t>
      </w:r>
      <w:r w:rsidR="00EC2B2F">
        <w:t>Eden et al.</w:t>
      </w:r>
      <w:r w:rsidR="00446D63">
        <w:t>]</w:t>
      </w:r>
      <w:r w:rsidR="00EC2B2F">
        <w:t>.</w:t>
      </w:r>
      <w:r w:rsidR="001B5D3F">
        <w:t xml:space="preserve"> Although doing smoothing is fast, the estimations will</w:t>
      </w:r>
      <w:r w:rsidR="0039656E">
        <w:t xml:space="preserve"> be</w:t>
      </w:r>
      <w:r w:rsidR="001B5D3F">
        <w:t xml:space="preserve"> bias</w:t>
      </w:r>
      <w:r w:rsidR="0039656E">
        <w:t>ed</w:t>
      </w:r>
      <w:r w:rsidR="001B5D3F">
        <w:t xml:space="preserve"> too much </w:t>
      </w:r>
      <w:r w:rsidR="004413C0">
        <w:t>for large dynamics</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oMath>
      <w:r w:rsidR="00C62A69">
        <w:t xml:space="preserve">. This will </w:t>
      </w:r>
      <w:r w:rsidR="004413C0">
        <w:t>be</w:t>
      </w:r>
      <w:r w:rsidR="00360633">
        <w:t xml:space="preserve"> statistically</w:t>
      </w:r>
      <w:r w:rsidR="004413C0">
        <w:t xml:space="preserve"> inefficient when recursive prior is too far away from the posterior mode, or when there</w:t>
      </w:r>
      <w:r w:rsidR="000D4E77">
        <w:t xml:space="preserve"> is</w:t>
      </w:r>
      <w:r w:rsidR="004413C0">
        <w:t xml:space="preserve"> a huge “jump” in the state vector.</w:t>
      </w:r>
      <w:r w:rsidR="00360633">
        <w:t xml:space="preserve"> Moreover, using Fisher scoring </w:t>
      </w:r>
      <w:r w:rsidR="001D1345">
        <w:t>for</w:t>
      </w:r>
      <w:r w:rsidR="000D4E77">
        <w:t xml:space="preserve"> robustness makes the algorithm even less efficient. </w:t>
      </w:r>
      <w:r w:rsidR="00360633">
        <w:t>In this case, it is essential to do global Laplace approximation by NR.</w:t>
      </w:r>
    </w:p>
    <w:p w14:paraId="4091FAD5" w14:textId="77777777" w:rsidR="00274A57" w:rsidRDefault="00274A57" w:rsidP="009A7B80"/>
    <w:p w14:paraId="50911FEB" w14:textId="05DDCF48" w:rsidR="00937DF4" w:rsidRDefault="009F4668" w:rsidP="000D4E77">
      <w:pPr>
        <w:pStyle w:val="Heading2"/>
      </w:pPr>
      <w:r>
        <w:t xml:space="preserve">Robust and </w:t>
      </w:r>
      <w:r w:rsidR="009A67EB">
        <w:t>quick</w:t>
      </w:r>
      <w:r>
        <w:t xml:space="preserve"> </w:t>
      </w:r>
      <m:oMath>
        <m:r>
          <m:rPr>
            <m:sty m:val="bi"/>
          </m:rPr>
          <w:rPr>
            <w:rFonts w:ascii="Cambria Math" w:hAnsi="Cambria Math"/>
          </w:rPr>
          <m:t>Q</m:t>
        </m:r>
      </m:oMath>
      <w:r>
        <w:t xml:space="preserve"> estimation</w:t>
      </w:r>
    </w:p>
    <w:p w14:paraId="3F0F602A" w14:textId="38B80BAD" w:rsidR="00591A5E" w:rsidRDefault="00FD2241" w:rsidP="009A7B80">
      <w:r>
        <w:t xml:space="preserve">When </w:t>
      </w:r>
      <m:oMath>
        <m:r>
          <w:rPr>
            <w:rFonts w:ascii="Cambria Math" w:hAnsi="Cambria Math"/>
          </w:rPr>
          <m:t>n</m:t>
        </m:r>
      </m:oMath>
      <w:r>
        <w:t xml:space="preserve"> is small, different</w:t>
      </w:r>
      <w:r w:rsidR="001D1345">
        <w:t xml:space="preserve"> </w:t>
      </w:r>
      <m:oMath>
        <m:r>
          <m:rPr>
            <m:sty m:val="bi"/>
          </m:rPr>
          <w:rPr>
            <w:rFonts w:ascii="Cambria Math" w:hAnsi="Cambria Math"/>
          </w:rPr>
          <m:t>Q</m:t>
        </m:r>
      </m:oMath>
      <w:r w:rsidR="001D1345">
        <w:t xml:space="preserve"> </w:t>
      </w:r>
      <w:r>
        <w:t xml:space="preserve">values </w:t>
      </w:r>
      <w:r w:rsidR="001D1345">
        <w:t>will influence the estimation a lot</w:t>
      </w:r>
      <w:r w:rsidR="00664944">
        <w:t xml:space="preserve">. One possible way to estimate the </w:t>
      </w:r>
      <m:oMath>
        <m:r>
          <m:rPr>
            <m:sty m:val="bi"/>
          </m:rPr>
          <w:rPr>
            <w:rFonts w:ascii="Cambria Math" w:hAnsi="Cambria Math"/>
          </w:rPr>
          <m:t>Q</m:t>
        </m:r>
      </m:oMath>
      <w:r w:rsidR="00664944">
        <w:t xml:space="preserve"> is to use the EM algorithm. However, using the Laplace approximation for </w:t>
      </w:r>
      <m:oMath>
        <m:r>
          <m:rPr>
            <m:sty m:val="b"/>
          </m:rPr>
          <w:rPr>
            <w:rFonts w:ascii="Cambria Math" w:hAnsi="Cambria Math"/>
          </w:rPr>
          <m:t>Θ</m:t>
        </m:r>
      </m:oMath>
      <w:r w:rsidR="00664944">
        <w:rPr>
          <w:b/>
          <w:bCs/>
        </w:rPr>
        <w:t xml:space="preserve"> </w:t>
      </w:r>
      <w:r w:rsidR="00664944">
        <w:t xml:space="preserve">at E-step breaks the </w:t>
      </w:r>
      <w:r w:rsidR="00664944">
        <w:lastRenderedPageBreak/>
        <w:t>usual guarantee of non-decreasing likelihoods in EM, and hence</w:t>
      </w:r>
      <w:r w:rsidR="00D34C9E">
        <w:t xml:space="preserve"> may</w:t>
      </w:r>
      <w:r w:rsidR="00664944">
        <w:t xml:space="preserve"> lead to divergence. This problem is even exacerbated for CMP distribution. To </w:t>
      </w:r>
      <w:r w:rsidR="00D57D38">
        <w:t xml:space="preserve">avoid that, we can sample posteriors directly by MCMC. However, non-closed CMP moments makes sampling cumbersome. To estimate the </w:t>
      </w:r>
      <m:oMath>
        <m:r>
          <m:rPr>
            <m:sty m:val="bi"/>
          </m:rPr>
          <w:rPr>
            <w:rFonts w:ascii="Cambria Math" w:hAnsi="Cambria Math"/>
          </w:rPr>
          <m:t>Q</m:t>
        </m:r>
      </m:oMath>
      <w:r w:rsidR="00D57D38">
        <w:t xml:space="preserve"> robustly and </w:t>
      </w:r>
      <w:r w:rsidR="009A67EB">
        <w:t>quickly</w:t>
      </w:r>
      <w:r w:rsidR="00D57D38">
        <w:t xml:space="preserve">, we assume </w:t>
      </w:r>
      <m:oMath>
        <m:r>
          <m:rPr>
            <m:sty m:val="bi"/>
          </m:rPr>
          <w:rPr>
            <w:rFonts w:ascii="Cambria Math" w:hAnsi="Cambria Math"/>
          </w:rPr>
          <m:t>Q</m:t>
        </m:r>
      </m:oMath>
      <w:r w:rsidR="00D57D38">
        <w:t xml:space="preserve"> is diagonal and estimate it by maximizing the prediction likelihood in the filtering stage, as in [cite our smooth-GBLM].</w:t>
      </w:r>
    </w:p>
    <w:p w14:paraId="5D5C139B" w14:textId="77777777" w:rsidR="00EC2B2F" w:rsidRPr="00D3079B" w:rsidRDefault="00EC2B2F" w:rsidP="009A7B80"/>
    <w:p w14:paraId="0C208566" w14:textId="55165D6D" w:rsidR="00D27569" w:rsidRPr="00D3079B" w:rsidRDefault="00D27569" w:rsidP="00D27569"/>
    <w:p w14:paraId="2C07B086" w14:textId="63C56590" w:rsidR="00D27569" w:rsidRDefault="00D27569" w:rsidP="001F6135">
      <w:pPr>
        <w:pStyle w:val="Heading1"/>
        <w:spacing w:line="240" w:lineRule="auto"/>
      </w:pPr>
      <w:r>
        <w:t>Results</w:t>
      </w:r>
    </w:p>
    <w:p w14:paraId="7B907A02" w14:textId="5A6A267D" w:rsidR="009A7B80" w:rsidRDefault="00D62B20" w:rsidP="00DA135D">
      <w:pPr>
        <w:pStyle w:val="Heading2"/>
      </w:pPr>
      <w:r>
        <w:t>Figure 1</w:t>
      </w:r>
    </w:p>
    <w:p w14:paraId="213E8DF1" w14:textId="4208A990" w:rsidR="00D62B20" w:rsidRDefault="00DA135D" w:rsidP="009A7B80">
      <w:r w:rsidRPr="00DA135D">
        <w:rPr>
          <w:noProof/>
        </w:rPr>
        <w:drawing>
          <wp:inline distT="0" distB="0" distL="0" distR="0" wp14:anchorId="6110FAA2" wp14:editId="125D351C">
            <wp:extent cx="2873828" cy="215297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82072" cy="2159149"/>
                    </a:xfrm>
                    <a:prstGeom prst="rect">
                      <a:avLst/>
                    </a:prstGeom>
                    <a:noFill/>
                    <a:ln>
                      <a:noFill/>
                    </a:ln>
                  </pic:spPr>
                </pic:pic>
              </a:graphicData>
            </a:graphic>
          </wp:inline>
        </w:drawing>
      </w:r>
    </w:p>
    <w:p w14:paraId="4DF4A2B0" w14:textId="57B77D71" w:rsidR="00CC3ADA" w:rsidRDefault="00CC3ADA" w:rsidP="009A7B80"/>
    <w:p w14:paraId="35542D65" w14:textId="437C6E77" w:rsidR="00CC3ADA" w:rsidRDefault="00CC3ADA" w:rsidP="009A7B80">
      <w:r>
        <w:t xml:space="preserve">Simulation settings: 100 directions from 0 to 1 rad. 100 trials. </w:t>
      </w:r>
      <m:oMath>
        <m:r>
          <w:rPr>
            <w:rFonts w:ascii="Cambria Math" w:hAnsi="Cambria Math"/>
          </w:rPr>
          <m:t>λ</m:t>
        </m:r>
      </m:oMath>
      <w:r>
        <w:t xml:space="preserve"> is modeled by </w:t>
      </w:r>
      <m:oMath>
        <m:r>
          <m:rPr>
            <m:sty m:val="p"/>
          </m:rPr>
          <w:rPr>
            <w:rFonts w:ascii="Cambria Math" w:hAnsi="Cambria Math"/>
          </w:rPr>
          <m:t>log⁡</m:t>
        </m:r>
        <m:r>
          <w:rPr>
            <w:rFonts w:ascii="Cambria Math" w:hAnsi="Cambria Math"/>
          </w:rPr>
          <m:t>(Xβ)</m:t>
        </m:r>
      </m:oMath>
      <w:r>
        <w:t xml:space="preserve"> with </w:t>
      </w:r>
      <w:r w:rsidR="00EA442D">
        <w:t>10</w:t>
      </w:r>
      <w:r>
        <w:t xml:space="preserve"> knots, </w:t>
      </w:r>
      <m:oMath>
        <m:r>
          <w:rPr>
            <w:rFonts w:ascii="Cambria Math" w:hAnsi="Cambria Math"/>
          </w:rPr>
          <m:t>ν=</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linspace</m:t>
                </m:r>
                <m:d>
                  <m:dPr>
                    <m:ctrlPr>
                      <w:rPr>
                        <w:rFonts w:ascii="Cambria Math" w:hAnsi="Cambria Math"/>
                        <w:i/>
                      </w:rPr>
                    </m:ctrlPr>
                  </m:dPr>
                  <m:e>
                    <m:r>
                      <w:rPr>
                        <w:rFonts w:ascii="Cambria Math" w:hAnsi="Cambria Math"/>
                      </w:rPr>
                      <m:t>-1, 1</m:t>
                    </m:r>
                    <m:r>
                      <w:rPr>
                        <w:rFonts w:ascii="Cambria Math" w:hAnsi="Cambria Math"/>
                      </w:rPr>
                      <m:t>,100</m:t>
                    </m:r>
                  </m:e>
                </m:d>
              </m:e>
            </m:d>
          </m:e>
        </m:func>
        <m:r>
          <w:rPr>
            <w:rFonts w:ascii="Cambria Math" w:hAnsi="Cambria Math"/>
          </w:rPr>
          <m:t>=</m:t>
        </m:r>
        <m:r>
          <w:rPr>
            <w:rFonts w:ascii="Cambria Math" w:hAnsi="Cambria Math"/>
          </w:rPr>
          <m:t>0.3679</m:t>
        </m:r>
        <m:r>
          <w:rPr>
            <w:rFonts w:ascii="Cambria Math" w:hAnsi="Cambria Math"/>
          </w:rPr>
          <m:t>~</m:t>
        </m:r>
        <m:r>
          <w:rPr>
            <w:rFonts w:ascii="Cambria Math" w:hAnsi="Cambria Math"/>
          </w:rPr>
          <m:t>2.7183</m:t>
        </m:r>
      </m:oMath>
      <w:r w:rsidR="000D2C87">
        <w:t>, i.e., over- to under- dispersion.</w:t>
      </w:r>
    </w:p>
    <w:p w14:paraId="150A9D3B" w14:textId="5129B512" w:rsidR="00D00308" w:rsidRDefault="00D00308" w:rsidP="009A7B80">
      <w:r w:rsidRPr="00D00308">
        <w:rPr>
          <w:noProof/>
        </w:rPr>
        <w:drawing>
          <wp:inline distT="0" distB="0" distL="0" distR="0" wp14:anchorId="177BFA9F" wp14:editId="36AB489E">
            <wp:extent cx="2746255" cy="2057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46255" cy="2057400"/>
                    </a:xfrm>
                    <a:prstGeom prst="rect">
                      <a:avLst/>
                    </a:prstGeom>
                    <a:noFill/>
                    <a:ln>
                      <a:noFill/>
                    </a:ln>
                  </pic:spPr>
                </pic:pic>
              </a:graphicData>
            </a:graphic>
          </wp:inline>
        </w:drawing>
      </w:r>
      <w:r w:rsidRPr="00D00308">
        <w:rPr>
          <w:noProof/>
        </w:rPr>
        <w:drawing>
          <wp:inline distT="0" distB="0" distL="0" distR="0" wp14:anchorId="14128A67" wp14:editId="5B846BF1">
            <wp:extent cx="2746256" cy="2057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46256" cy="2057400"/>
                    </a:xfrm>
                    <a:prstGeom prst="rect">
                      <a:avLst/>
                    </a:prstGeom>
                    <a:noFill/>
                    <a:ln>
                      <a:noFill/>
                    </a:ln>
                  </pic:spPr>
                </pic:pic>
              </a:graphicData>
            </a:graphic>
          </wp:inline>
        </w:drawing>
      </w:r>
    </w:p>
    <w:p w14:paraId="7E0EE10C" w14:textId="77777777" w:rsidR="00D00308" w:rsidRDefault="00D00308" w:rsidP="009A7B80"/>
    <w:p w14:paraId="6EB65909" w14:textId="2A5DF1F3" w:rsidR="00D62B20" w:rsidRDefault="00D62B20" w:rsidP="009A7B80"/>
    <w:p w14:paraId="7117D2D6" w14:textId="25A2BDD1" w:rsidR="00D62B20" w:rsidRDefault="00D62B20" w:rsidP="009A7B80"/>
    <w:p w14:paraId="6F58AE8C" w14:textId="16F61E8E" w:rsidR="00D62B20" w:rsidRDefault="00D62B20" w:rsidP="00B70F6E">
      <w:pPr>
        <w:pStyle w:val="Heading2"/>
      </w:pPr>
      <w:r>
        <w:t>Simulation</w:t>
      </w:r>
    </w:p>
    <w:p w14:paraId="3BACD6E5" w14:textId="4BDCB46E" w:rsidR="00D62B20" w:rsidRDefault="00D62B20" w:rsidP="009A7B80"/>
    <w:p w14:paraId="6D02C124" w14:textId="41A9B5E2" w:rsidR="005D4FB7" w:rsidRDefault="005D4FB7" w:rsidP="009A7B80">
      <w:r>
        <w:t>TBD…</w:t>
      </w:r>
    </w:p>
    <w:p w14:paraId="085B8E8A" w14:textId="77777777" w:rsidR="005D4FB7" w:rsidRDefault="005D4FB7" w:rsidP="009A7B80"/>
    <w:p w14:paraId="4CF50E23" w14:textId="272DBF29" w:rsidR="00D62B20" w:rsidRDefault="00CC050A" w:rsidP="009A7B80">
      <w:r>
        <w:lastRenderedPageBreak/>
        <w:t>Q optimization</w:t>
      </w:r>
      <w:r w:rsidR="002B2D79">
        <w:t xml:space="preserve"> (</w:t>
      </w:r>
      <w:r w:rsidR="002B2D79" w:rsidRPr="005D4FB7">
        <w:rPr>
          <w:color w:val="FF0000"/>
        </w:rPr>
        <w:t>Do we need th</w:t>
      </w:r>
      <w:r w:rsidR="005D4FB7" w:rsidRPr="005D4FB7">
        <w:rPr>
          <w:color w:val="FF0000"/>
        </w:rPr>
        <w:t>is</w:t>
      </w:r>
      <w:r w:rsidR="002B2D79" w:rsidRPr="005D4FB7">
        <w:rPr>
          <w:color w:val="FF0000"/>
        </w:rPr>
        <w:t xml:space="preserve">? </w:t>
      </w:r>
      <w:r w:rsidR="005D4FB7" w:rsidRPr="005D4FB7">
        <w:rPr>
          <w:color w:val="FF0000"/>
        </w:rPr>
        <w:t>It</w:t>
      </w:r>
      <w:r w:rsidR="002B2D79" w:rsidRPr="005D4FB7">
        <w:rPr>
          <w:color w:val="FF0000"/>
        </w:rPr>
        <w:t xml:space="preserve"> has been illustrated in SMOOTH-GBLM, and it’s shouldn’t be the focus of this paper</w:t>
      </w:r>
      <w:r w:rsidR="002B2D79">
        <w:t>)</w:t>
      </w:r>
    </w:p>
    <w:tbl>
      <w:tblPr>
        <w:tblStyle w:val="TableGrid"/>
        <w:tblW w:w="0" w:type="auto"/>
        <w:tblLook w:val="04A0" w:firstRow="1" w:lastRow="0" w:firstColumn="1" w:lastColumn="0" w:noHBand="0" w:noVBand="1"/>
      </w:tblPr>
      <w:tblGrid>
        <w:gridCol w:w="2369"/>
        <w:gridCol w:w="2370"/>
        <w:gridCol w:w="2370"/>
        <w:gridCol w:w="2370"/>
      </w:tblGrid>
      <w:tr w:rsidR="00CC050A" w14:paraId="0C2B496B" w14:textId="77777777" w:rsidTr="00A85C14">
        <w:tc>
          <w:tcPr>
            <w:tcW w:w="2369" w:type="dxa"/>
          </w:tcPr>
          <w:p w14:paraId="51EA9E2B" w14:textId="77777777" w:rsidR="00CC050A" w:rsidRDefault="00CC050A" w:rsidP="00A85C14">
            <w:pPr>
              <w:rPr>
                <w:noProof/>
              </w:rPr>
            </w:pPr>
            <w:r>
              <w:rPr>
                <w:noProof/>
              </w:rPr>
              <w:t>Heatmap</w:t>
            </w:r>
          </w:p>
        </w:tc>
        <w:tc>
          <w:tcPr>
            <w:tcW w:w="2370" w:type="dxa"/>
          </w:tcPr>
          <w:p w14:paraId="30C2C7DD" w14:textId="77777777" w:rsidR="00CC050A" w:rsidRDefault="00CC050A" w:rsidP="00A85C14">
            <w:pPr>
              <w:rPr>
                <w:noProof/>
              </w:rPr>
            </w:pPr>
            <w:r>
              <w:rPr>
                <w:noProof/>
              </w:rPr>
              <w:t>Q_lam</w:t>
            </w:r>
          </w:p>
          <w:p w14:paraId="3B7A46DF" w14:textId="77777777" w:rsidR="00CC050A" w:rsidRDefault="00CC050A" w:rsidP="00A85C14">
            <w:pPr>
              <w:rPr>
                <w:noProof/>
              </w:rPr>
            </w:pPr>
          </w:p>
          <w:p w14:paraId="5CFDADD4" w14:textId="77777777" w:rsidR="00CC050A" w:rsidRDefault="00CC050A" w:rsidP="00A85C14">
            <w:pPr>
              <w:rPr>
                <w:noProof/>
              </w:rPr>
            </w:pPr>
            <w:r>
              <w:rPr>
                <w:noProof/>
              </w:rPr>
              <w:t>Y = estimated log10(Q_lam)</w:t>
            </w:r>
          </w:p>
          <w:p w14:paraId="0B028F89" w14:textId="77777777" w:rsidR="00CC050A" w:rsidRDefault="00CC050A" w:rsidP="00A85C14">
            <w:pPr>
              <w:rPr>
                <w:noProof/>
              </w:rPr>
            </w:pPr>
            <w:r>
              <w:rPr>
                <w:noProof/>
              </w:rPr>
              <w:t>X = true log10(Q_lam)</w:t>
            </w:r>
          </w:p>
          <w:p w14:paraId="7C49355C" w14:textId="77777777" w:rsidR="00CC050A" w:rsidRDefault="00CC050A" w:rsidP="00A85C14">
            <w:pPr>
              <w:rPr>
                <w:noProof/>
              </w:rPr>
            </w:pPr>
          </w:p>
          <w:p w14:paraId="1F910C46" w14:textId="77777777" w:rsidR="00CC050A" w:rsidRDefault="00CC050A" w:rsidP="00A85C14">
            <w:pPr>
              <w:rPr>
                <w:noProof/>
              </w:rPr>
            </w:pPr>
            <w:r>
              <w:rPr>
                <w:noProof/>
              </w:rPr>
              <w:t>Color: yellow = small Q_nu; black = large Q_nu</w:t>
            </w:r>
          </w:p>
        </w:tc>
        <w:tc>
          <w:tcPr>
            <w:tcW w:w="2370" w:type="dxa"/>
          </w:tcPr>
          <w:p w14:paraId="1A90AB07" w14:textId="77777777" w:rsidR="00CC050A" w:rsidRDefault="00CC050A" w:rsidP="00A85C14">
            <w:pPr>
              <w:rPr>
                <w:noProof/>
              </w:rPr>
            </w:pPr>
            <w:r>
              <w:rPr>
                <w:noProof/>
              </w:rPr>
              <w:t>Q_nu</w:t>
            </w:r>
          </w:p>
          <w:p w14:paraId="3AFDFDF7" w14:textId="77777777" w:rsidR="00CC050A" w:rsidRDefault="00CC050A" w:rsidP="00A85C14">
            <w:pPr>
              <w:rPr>
                <w:noProof/>
              </w:rPr>
            </w:pPr>
          </w:p>
          <w:p w14:paraId="3D04BF14" w14:textId="77777777" w:rsidR="00CC050A" w:rsidRDefault="00CC050A" w:rsidP="00A85C14">
            <w:pPr>
              <w:rPr>
                <w:noProof/>
              </w:rPr>
            </w:pPr>
            <w:r>
              <w:rPr>
                <w:noProof/>
              </w:rPr>
              <w:t>Y = estimated log10(Q_nu)</w:t>
            </w:r>
          </w:p>
          <w:p w14:paraId="7A232DA4" w14:textId="77777777" w:rsidR="00CC050A" w:rsidRDefault="00CC050A" w:rsidP="00A85C14">
            <w:pPr>
              <w:rPr>
                <w:noProof/>
              </w:rPr>
            </w:pPr>
            <w:r>
              <w:rPr>
                <w:noProof/>
              </w:rPr>
              <w:t>X = true log10(Q_nu)</w:t>
            </w:r>
          </w:p>
          <w:p w14:paraId="329AE271" w14:textId="77777777" w:rsidR="00CC050A" w:rsidRDefault="00CC050A" w:rsidP="00A85C14">
            <w:pPr>
              <w:rPr>
                <w:noProof/>
              </w:rPr>
            </w:pPr>
          </w:p>
          <w:p w14:paraId="7AEDD83F" w14:textId="77777777" w:rsidR="00CC050A" w:rsidRDefault="00CC050A" w:rsidP="00A85C14">
            <w:pPr>
              <w:rPr>
                <w:noProof/>
              </w:rPr>
            </w:pPr>
            <w:r>
              <w:rPr>
                <w:noProof/>
              </w:rPr>
              <w:t>Color: purple = small Q_lam; black = large Q_lam</w:t>
            </w:r>
          </w:p>
        </w:tc>
        <w:tc>
          <w:tcPr>
            <w:tcW w:w="2370" w:type="dxa"/>
          </w:tcPr>
          <w:p w14:paraId="118DE8DE" w14:textId="77777777" w:rsidR="00CC050A" w:rsidRDefault="00CC050A" w:rsidP="00A85C14">
            <w:pPr>
              <w:rPr>
                <w:noProof/>
              </w:rPr>
            </w:pPr>
            <w:r>
              <w:rPr>
                <w:noProof/>
              </w:rPr>
              <w:t>fitting</w:t>
            </w:r>
          </w:p>
        </w:tc>
      </w:tr>
      <w:tr w:rsidR="00CC050A" w14:paraId="721FAEB9" w14:textId="77777777" w:rsidTr="00A85C14">
        <w:tc>
          <w:tcPr>
            <w:tcW w:w="2369" w:type="dxa"/>
          </w:tcPr>
          <w:p w14:paraId="341CD071" w14:textId="77777777" w:rsidR="00CC050A" w:rsidRDefault="00CC050A" w:rsidP="00A85C14">
            <w:r>
              <w:rPr>
                <w:noProof/>
              </w:rPr>
              <w:drawing>
                <wp:inline distT="0" distB="0" distL="0" distR="0" wp14:anchorId="447EE9DD" wp14:editId="53DEAA76">
                  <wp:extent cx="1362456" cy="1024128"/>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50755571" w14:textId="77777777" w:rsidR="00CC050A" w:rsidRDefault="00CC050A" w:rsidP="00A85C14">
            <w:r>
              <w:rPr>
                <w:noProof/>
              </w:rPr>
              <w:drawing>
                <wp:inline distT="0" distB="0" distL="0" distR="0" wp14:anchorId="203E4F47" wp14:editId="11742B8A">
                  <wp:extent cx="1362456" cy="1024128"/>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405BBA73" w14:textId="77777777" w:rsidR="00CC050A" w:rsidRDefault="00CC050A" w:rsidP="00A85C14">
            <w:r>
              <w:rPr>
                <w:noProof/>
              </w:rPr>
              <w:drawing>
                <wp:inline distT="0" distB="0" distL="0" distR="0" wp14:anchorId="30B71152" wp14:editId="7A203580">
                  <wp:extent cx="1362456" cy="1024128"/>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1A0CA4EC" w14:textId="77777777" w:rsidR="00CC050A" w:rsidRDefault="00CC050A" w:rsidP="00A85C14">
            <w:r>
              <w:rPr>
                <w:noProof/>
              </w:rPr>
              <w:drawing>
                <wp:inline distT="0" distB="0" distL="0" distR="0" wp14:anchorId="40B170FA" wp14:editId="7247FBDC">
                  <wp:extent cx="1362456" cy="1024128"/>
                  <wp:effectExtent l="0" t="0" r="0" b="0"/>
                  <wp:docPr id="9" name="Picture 9"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low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r>
    </w:tbl>
    <w:p w14:paraId="108C9637" w14:textId="77777777" w:rsidR="00CC050A" w:rsidRDefault="00CC050A" w:rsidP="009A7B80"/>
    <w:p w14:paraId="52C8D605" w14:textId="67E8C014" w:rsidR="00D62B20" w:rsidRDefault="00D62B20" w:rsidP="009A7B80"/>
    <w:p w14:paraId="671DBA25" w14:textId="77777777" w:rsidR="00D62B20" w:rsidRDefault="00D62B20" w:rsidP="009A7B80"/>
    <w:p w14:paraId="01418B63" w14:textId="72B455CE" w:rsidR="00D62B20" w:rsidRDefault="00D62B20" w:rsidP="00B70F6E">
      <w:pPr>
        <w:pStyle w:val="Heading2"/>
      </w:pPr>
      <w:r>
        <w:t>Application</w:t>
      </w:r>
    </w:p>
    <w:p w14:paraId="57C4E387" w14:textId="46D2F38C" w:rsidR="00D62B20" w:rsidRDefault="003C3470" w:rsidP="009A7B80">
      <w:r>
        <w:t>V1 data</w:t>
      </w:r>
    </w:p>
    <w:p w14:paraId="25D61BED" w14:textId="4E934460" w:rsidR="003C3470" w:rsidRDefault="00CC050A" w:rsidP="00CC050A">
      <w:pPr>
        <w:jc w:val="left"/>
      </w:pPr>
      <w:r w:rsidRPr="00CC050A">
        <w:lastRenderedPageBreak/>
        <w:drawing>
          <wp:inline distT="0" distB="0" distL="0" distR="0" wp14:anchorId="6F51431A" wp14:editId="0E0C777C">
            <wp:extent cx="2587752" cy="1938528"/>
            <wp:effectExtent l="0" t="0" r="0" b="0"/>
            <wp:docPr id="8" name="Picture 7">
              <a:extLst xmlns:a="http://schemas.openxmlformats.org/drawingml/2006/main">
                <a:ext uri="{FF2B5EF4-FFF2-40B4-BE49-F238E27FC236}">
                  <a16:creationId xmlns:a16="http://schemas.microsoft.com/office/drawing/2014/main" id="{724EE771-B9DB-4E07-809D-2319CD352E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724EE771-B9DB-4E07-809D-2319CD352EA9}"/>
                        </a:ext>
                      </a:extLst>
                    </pic:cNvPr>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drawing>
          <wp:inline distT="0" distB="0" distL="0" distR="0" wp14:anchorId="6B618E07" wp14:editId="28E0B498">
            <wp:extent cx="2587752" cy="1938528"/>
            <wp:effectExtent l="0" t="0" r="0" b="0"/>
            <wp:docPr id="10" name="Picture 8">
              <a:extLst xmlns:a="http://schemas.openxmlformats.org/drawingml/2006/main">
                <a:ext uri="{FF2B5EF4-FFF2-40B4-BE49-F238E27FC236}">
                  <a16:creationId xmlns:a16="http://schemas.microsoft.com/office/drawing/2014/main" id="{D44AAFF9-7872-42A7-86F2-AD06A5A847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44AAFF9-7872-42A7-86F2-AD06A5A847F6}"/>
                        </a:ext>
                      </a:extLst>
                    </pic:cNvPr>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drawing>
          <wp:inline distT="0" distB="0" distL="0" distR="0" wp14:anchorId="36250ABD" wp14:editId="4F79A208">
            <wp:extent cx="2587752" cy="1938528"/>
            <wp:effectExtent l="0" t="0" r="0" b="0"/>
            <wp:docPr id="11" name="Picture 3">
              <a:extLst xmlns:a="http://schemas.openxmlformats.org/drawingml/2006/main">
                <a:ext uri="{FF2B5EF4-FFF2-40B4-BE49-F238E27FC236}">
                  <a16:creationId xmlns:a16="http://schemas.microsoft.com/office/drawing/2014/main" id="{501F014D-B31A-4A30-96CD-0563537B8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01F014D-B31A-4A30-96CD-0563537B8CF8}"/>
                        </a:ext>
                      </a:extLst>
                    </pic:cNvPr>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drawing>
          <wp:inline distT="0" distB="0" distL="0" distR="0" wp14:anchorId="02B2E807" wp14:editId="30BF09CB">
            <wp:extent cx="2587752" cy="1938528"/>
            <wp:effectExtent l="0" t="0" r="0" b="0"/>
            <wp:docPr id="12" name="Picture 4">
              <a:extLst xmlns:a="http://schemas.openxmlformats.org/drawingml/2006/main">
                <a:ext uri="{FF2B5EF4-FFF2-40B4-BE49-F238E27FC236}">
                  <a16:creationId xmlns:a16="http://schemas.microsoft.com/office/drawing/2014/main" id="{84748E5C-08AC-4213-A7C1-494995EB67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84748E5C-08AC-4213-A7C1-494995EB6705}"/>
                        </a:ext>
                      </a:extLst>
                    </pic:cNvPr>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p>
    <w:p w14:paraId="782AC7CB" w14:textId="380CBA06" w:rsidR="003C3470" w:rsidRDefault="003C3470" w:rsidP="009A7B80"/>
    <w:p w14:paraId="5B4937CB" w14:textId="5306C55E" w:rsidR="003C3470" w:rsidRDefault="003C3470" w:rsidP="009A7B80">
      <w:r>
        <w:t>Hippocampus data</w:t>
      </w:r>
    </w:p>
    <w:p w14:paraId="791C2AFB" w14:textId="4C7D1C49" w:rsidR="009A7B80" w:rsidRDefault="007873D3" w:rsidP="009A7B80">
      <w:r>
        <w:rPr>
          <w:noProof/>
        </w:rPr>
        <w:drawing>
          <wp:inline distT="0" distB="0" distL="0" distR="0" wp14:anchorId="76B30DA9" wp14:editId="5B0889EE">
            <wp:extent cx="2850078" cy="2137559"/>
            <wp:effectExtent l="0" t="0" r="0" b="0"/>
            <wp:docPr id="13" name="Picture 3">
              <a:extLst xmlns:a="http://schemas.openxmlformats.org/drawingml/2006/main">
                <a:ext uri="{FF2B5EF4-FFF2-40B4-BE49-F238E27FC236}">
                  <a16:creationId xmlns:a16="http://schemas.microsoft.com/office/drawing/2014/main" id="{FE0C3020-E756-4F04-B2EF-813AD00595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0C3020-E756-4F04-B2EF-813AD005957C}"/>
                        </a:ext>
                      </a:extLst>
                    </pic:cNvPr>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55332" cy="2141499"/>
                    </a:xfrm>
                    <a:prstGeom prst="rect">
                      <a:avLst/>
                    </a:prstGeom>
                    <a:noFill/>
                    <a:ln>
                      <a:noFill/>
                    </a:ln>
                  </pic:spPr>
                </pic:pic>
              </a:graphicData>
            </a:graphic>
          </wp:inline>
        </w:drawing>
      </w:r>
    </w:p>
    <w:p w14:paraId="7E86FFD8" w14:textId="3A2F89D4" w:rsidR="009A7B80" w:rsidRDefault="009A7B80" w:rsidP="009A7B80"/>
    <w:p w14:paraId="4CC75398" w14:textId="77777777" w:rsidR="009A7B80" w:rsidRPr="009A7B80" w:rsidRDefault="009A7B80" w:rsidP="009A7B80"/>
    <w:p w14:paraId="64BDE397" w14:textId="4C171183" w:rsidR="00A62EA5" w:rsidRDefault="006633E9" w:rsidP="001F6135">
      <w:pPr>
        <w:pStyle w:val="Heading1"/>
        <w:spacing w:line="240" w:lineRule="auto"/>
      </w:pPr>
      <w:r>
        <w:t>Discussion</w:t>
      </w:r>
    </w:p>
    <w:p w14:paraId="7B4B15D1" w14:textId="6B2B8A72" w:rsidR="00A62EA5" w:rsidRDefault="00A62EA5" w:rsidP="001F6135">
      <w:pPr>
        <w:spacing w:line="240" w:lineRule="auto"/>
        <w:jc w:val="left"/>
      </w:pPr>
    </w:p>
    <w:p w14:paraId="33B5DABD" w14:textId="3EC7DC3F" w:rsidR="00741176" w:rsidRDefault="00741176" w:rsidP="001F6135">
      <w:pPr>
        <w:spacing w:line="240" w:lineRule="auto"/>
        <w:jc w:val="left"/>
      </w:pPr>
      <w:r>
        <w:t>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as the influence of theta phase. Here, rather than model these distinct covariates assuming Poisson observations, we allow the variability to be non-Poisson.</w:t>
      </w:r>
    </w:p>
    <w:p w14:paraId="14592139" w14:textId="66C5B1A3"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77777777" w:rsidR="006633E9" w:rsidRDefault="006633E9" w:rsidP="001F6135">
      <w:pPr>
        <w:spacing w:line="240" w:lineRule="auto"/>
        <w:jc w:val="left"/>
        <w:rPr>
          <w:b/>
          <w:bCs/>
          <w:sz w:val="26"/>
          <w:szCs w:val="26"/>
        </w:rPr>
      </w:pPr>
    </w:p>
    <w:p w14:paraId="1F6C02AC" w14:textId="063B8520" w:rsidR="00777CE8" w:rsidRDefault="006633E9" w:rsidP="001F6135">
      <w:pPr>
        <w:pStyle w:val="Heading1"/>
        <w:spacing w:line="240" w:lineRule="auto"/>
      </w:pPr>
      <w:r>
        <w:t>References</w:t>
      </w:r>
    </w:p>
    <w:p w14:paraId="7DBB6668" w14:textId="6FD5F0D2" w:rsidR="00611C09" w:rsidRPr="00611C09" w:rsidRDefault="00D27569" w:rsidP="00611C09">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611C09" w:rsidRPr="00611C09">
        <w:rPr>
          <w:rFonts w:ascii="Times New Roman" w:hAnsi="Times New Roman" w:cs="Times New Roman"/>
          <w:b/>
          <w:bCs/>
          <w:noProof/>
        </w:rPr>
        <w:t>Barbieri R</w:t>
      </w:r>
      <w:r w:rsidR="00611C09" w:rsidRPr="00611C09">
        <w:rPr>
          <w:rFonts w:ascii="Times New Roman" w:hAnsi="Times New Roman" w:cs="Times New Roman"/>
          <w:noProof/>
        </w:rPr>
        <w:t xml:space="preserve">, </w:t>
      </w:r>
      <w:r w:rsidR="00611C09" w:rsidRPr="00611C09">
        <w:rPr>
          <w:rFonts w:ascii="Times New Roman" w:hAnsi="Times New Roman" w:cs="Times New Roman"/>
          <w:b/>
          <w:bCs/>
          <w:noProof/>
        </w:rPr>
        <w:t>Quirk MC</w:t>
      </w:r>
      <w:r w:rsidR="00611C09" w:rsidRPr="00611C09">
        <w:rPr>
          <w:rFonts w:ascii="Times New Roman" w:hAnsi="Times New Roman" w:cs="Times New Roman"/>
          <w:noProof/>
        </w:rPr>
        <w:t xml:space="preserve">, </w:t>
      </w:r>
      <w:r w:rsidR="00611C09" w:rsidRPr="00611C09">
        <w:rPr>
          <w:rFonts w:ascii="Times New Roman" w:hAnsi="Times New Roman" w:cs="Times New Roman"/>
          <w:b/>
          <w:bCs/>
          <w:noProof/>
        </w:rPr>
        <w:t>Frank LM</w:t>
      </w:r>
      <w:r w:rsidR="00611C09" w:rsidRPr="00611C09">
        <w:rPr>
          <w:rFonts w:ascii="Times New Roman" w:hAnsi="Times New Roman" w:cs="Times New Roman"/>
          <w:noProof/>
        </w:rPr>
        <w:t xml:space="preserve">, </w:t>
      </w:r>
      <w:r w:rsidR="00611C09" w:rsidRPr="00611C09">
        <w:rPr>
          <w:rFonts w:ascii="Times New Roman" w:hAnsi="Times New Roman" w:cs="Times New Roman"/>
          <w:b/>
          <w:bCs/>
          <w:noProof/>
        </w:rPr>
        <w:t>Wilson MA</w:t>
      </w:r>
      <w:r w:rsidR="00611C09" w:rsidRPr="00611C09">
        <w:rPr>
          <w:rFonts w:ascii="Times New Roman" w:hAnsi="Times New Roman" w:cs="Times New Roman"/>
          <w:noProof/>
        </w:rPr>
        <w:t xml:space="preserve">, </w:t>
      </w:r>
      <w:r w:rsidR="00611C09" w:rsidRPr="00611C09">
        <w:rPr>
          <w:rFonts w:ascii="Times New Roman" w:hAnsi="Times New Roman" w:cs="Times New Roman"/>
          <w:b/>
          <w:bCs/>
          <w:noProof/>
        </w:rPr>
        <w:t>Brown EN</w:t>
      </w:r>
      <w:r w:rsidR="00611C09" w:rsidRPr="00611C09">
        <w:rPr>
          <w:rFonts w:ascii="Times New Roman" w:hAnsi="Times New Roman" w:cs="Times New Roman"/>
          <w:noProof/>
        </w:rPr>
        <w:t xml:space="preserve">. Construction and analysis of non-Poisson stimulus-response models of neural spiking activity. </w:t>
      </w:r>
      <w:r w:rsidR="00611C09" w:rsidRPr="00611C09">
        <w:rPr>
          <w:rFonts w:ascii="Times New Roman" w:hAnsi="Times New Roman" w:cs="Times New Roman"/>
          <w:i/>
          <w:iCs/>
          <w:noProof/>
        </w:rPr>
        <w:t>J Neurosci Methods</w:t>
      </w:r>
      <w:r w:rsidR="00611C09" w:rsidRPr="00611C09">
        <w:rPr>
          <w:rFonts w:ascii="Times New Roman" w:hAnsi="Times New Roman" w:cs="Times New Roman"/>
          <w:noProof/>
        </w:rPr>
        <w:t xml:space="preserve"> 105: 25–37, 2001.</w:t>
      </w:r>
    </w:p>
    <w:p w14:paraId="1954ADBA"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Brown EN</w:t>
      </w:r>
      <w:r w:rsidRPr="00611C09">
        <w:rPr>
          <w:rFonts w:ascii="Times New Roman" w:hAnsi="Times New Roman" w:cs="Times New Roman"/>
          <w:noProof/>
        </w:rPr>
        <w:t xml:space="preserve">, </w:t>
      </w:r>
      <w:r w:rsidRPr="00611C09">
        <w:rPr>
          <w:rFonts w:ascii="Times New Roman" w:hAnsi="Times New Roman" w:cs="Times New Roman"/>
          <w:b/>
          <w:bCs/>
          <w:noProof/>
        </w:rPr>
        <w:t>Nguyen DP</w:t>
      </w:r>
      <w:r w:rsidRPr="00611C09">
        <w:rPr>
          <w:rFonts w:ascii="Times New Roman" w:hAnsi="Times New Roman" w:cs="Times New Roman"/>
          <w:noProof/>
        </w:rPr>
        <w:t xml:space="preserve">, </w:t>
      </w:r>
      <w:r w:rsidRPr="00611C09">
        <w:rPr>
          <w:rFonts w:ascii="Times New Roman" w:hAnsi="Times New Roman" w:cs="Times New Roman"/>
          <w:b/>
          <w:bCs/>
          <w:noProof/>
        </w:rPr>
        <w:t>Frank LM</w:t>
      </w:r>
      <w:r w:rsidRPr="00611C09">
        <w:rPr>
          <w:rFonts w:ascii="Times New Roman" w:hAnsi="Times New Roman" w:cs="Times New Roman"/>
          <w:noProof/>
        </w:rPr>
        <w:t xml:space="preserve">, </w:t>
      </w:r>
      <w:r w:rsidRPr="00611C09">
        <w:rPr>
          <w:rFonts w:ascii="Times New Roman" w:hAnsi="Times New Roman" w:cs="Times New Roman"/>
          <w:b/>
          <w:bCs/>
          <w:noProof/>
        </w:rPr>
        <w:t>Wilson MA</w:t>
      </w:r>
      <w:r w:rsidRPr="00611C09">
        <w:rPr>
          <w:rFonts w:ascii="Times New Roman" w:hAnsi="Times New Roman" w:cs="Times New Roman"/>
          <w:noProof/>
        </w:rPr>
        <w:t xml:space="preserve">, </w:t>
      </w:r>
      <w:r w:rsidRPr="00611C09">
        <w:rPr>
          <w:rFonts w:ascii="Times New Roman" w:hAnsi="Times New Roman" w:cs="Times New Roman"/>
          <w:b/>
          <w:bCs/>
          <w:noProof/>
        </w:rPr>
        <w:t>Solo V</w:t>
      </w:r>
      <w:r w:rsidRPr="00611C09">
        <w:rPr>
          <w:rFonts w:ascii="Times New Roman" w:hAnsi="Times New Roman" w:cs="Times New Roman"/>
          <w:noProof/>
        </w:rPr>
        <w:t xml:space="preserve">. An analysis of neural receptive field plasticity by point process adaptive filtering. </w:t>
      </w:r>
      <w:r w:rsidRPr="00611C09">
        <w:rPr>
          <w:rFonts w:ascii="Times New Roman" w:hAnsi="Times New Roman" w:cs="Times New Roman"/>
          <w:i/>
          <w:iCs/>
          <w:noProof/>
        </w:rPr>
        <w:t>Proc Natl Acad Sci</w:t>
      </w:r>
      <w:r w:rsidRPr="00611C09">
        <w:rPr>
          <w:rFonts w:ascii="Times New Roman" w:hAnsi="Times New Roman" w:cs="Times New Roman"/>
          <w:noProof/>
        </w:rPr>
        <w:t xml:space="preserve"> 98: 12261–12266, 2001.</w:t>
      </w:r>
    </w:p>
    <w:p w14:paraId="60997B7B"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Chatla SB</w:t>
      </w:r>
      <w:r w:rsidRPr="00611C09">
        <w:rPr>
          <w:rFonts w:ascii="Times New Roman" w:hAnsi="Times New Roman" w:cs="Times New Roman"/>
          <w:noProof/>
        </w:rPr>
        <w:t xml:space="preserve">, </w:t>
      </w:r>
      <w:r w:rsidRPr="00611C09">
        <w:rPr>
          <w:rFonts w:ascii="Times New Roman" w:hAnsi="Times New Roman" w:cs="Times New Roman"/>
          <w:b/>
          <w:bCs/>
          <w:noProof/>
        </w:rPr>
        <w:t>Shmueli G</w:t>
      </w:r>
      <w:r w:rsidRPr="00611C09">
        <w:rPr>
          <w:rFonts w:ascii="Times New Roman" w:hAnsi="Times New Roman" w:cs="Times New Roman"/>
          <w:noProof/>
        </w:rPr>
        <w:t xml:space="preserve">. Efficient estimation of COM–Poisson regression and a generalized additive model. </w:t>
      </w:r>
      <w:r w:rsidRPr="00611C09">
        <w:rPr>
          <w:rFonts w:ascii="Times New Roman" w:hAnsi="Times New Roman" w:cs="Times New Roman"/>
          <w:i/>
          <w:iCs/>
          <w:noProof/>
        </w:rPr>
        <w:t>Comput Stat Data Anal</w:t>
      </w:r>
      <w:r w:rsidRPr="00611C09">
        <w:rPr>
          <w:rFonts w:ascii="Times New Roman" w:hAnsi="Times New Roman" w:cs="Times New Roman"/>
          <w:noProof/>
        </w:rPr>
        <w:t xml:space="preserve"> 121: 71–88, 2018.</w:t>
      </w:r>
    </w:p>
    <w:p w14:paraId="7B22FF63"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Chestek CA</w:t>
      </w:r>
      <w:r w:rsidRPr="00611C09">
        <w:rPr>
          <w:rFonts w:ascii="Times New Roman" w:hAnsi="Times New Roman" w:cs="Times New Roman"/>
          <w:noProof/>
        </w:rPr>
        <w:t xml:space="preserve">, </w:t>
      </w:r>
      <w:r w:rsidRPr="00611C09">
        <w:rPr>
          <w:rFonts w:ascii="Times New Roman" w:hAnsi="Times New Roman" w:cs="Times New Roman"/>
          <w:b/>
          <w:bCs/>
          <w:noProof/>
        </w:rPr>
        <w:t>Batista AP</w:t>
      </w:r>
      <w:r w:rsidRPr="00611C09">
        <w:rPr>
          <w:rFonts w:ascii="Times New Roman" w:hAnsi="Times New Roman" w:cs="Times New Roman"/>
          <w:noProof/>
        </w:rPr>
        <w:t xml:space="preserve">, </w:t>
      </w:r>
      <w:r w:rsidRPr="00611C09">
        <w:rPr>
          <w:rFonts w:ascii="Times New Roman" w:hAnsi="Times New Roman" w:cs="Times New Roman"/>
          <w:b/>
          <w:bCs/>
          <w:noProof/>
        </w:rPr>
        <w:t>Santhanam G</w:t>
      </w:r>
      <w:r w:rsidRPr="00611C09">
        <w:rPr>
          <w:rFonts w:ascii="Times New Roman" w:hAnsi="Times New Roman" w:cs="Times New Roman"/>
          <w:noProof/>
        </w:rPr>
        <w:t xml:space="preserve">, </w:t>
      </w:r>
      <w:r w:rsidRPr="00611C09">
        <w:rPr>
          <w:rFonts w:ascii="Times New Roman" w:hAnsi="Times New Roman" w:cs="Times New Roman"/>
          <w:b/>
          <w:bCs/>
          <w:noProof/>
        </w:rPr>
        <w:t>Yu BM</w:t>
      </w:r>
      <w:r w:rsidRPr="00611C09">
        <w:rPr>
          <w:rFonts w:ascii="Times New Roman" w:hAnsi="Times New Roman" w:cs="Times New Roman"/>
          <w:noProof/>
        </w:rPr>
        <w:t xml:space="preserve">, </w:t>
      </w:r>
      <w:r w:rsidRPr="00611C09">
        <w:rPr>
          <w:rFonts w:ascii="Times New Roman" w:hAnsi="Times New Roman" w:cs="Times New Roman"/>
          <w:b/>
          <w:bCs/>
          <w:noProof/>
        </w:rPr>
        <w:t>Afshar A</w:t>
      </w:r>
      <w:r w:rsidRPr="00611C09">
        <w:rPr>
          <w:rFonts w:ascii="Times New Roman" w:hAnsi="Times New Roman" w:cs="Times New Roman"/>
          <w:noProof/>
        </w:rPr>
        <w:t xml:space="preserve">, </w:t>
      </w:r>
      <w:r w:rsidRPr="00611C09">
        <w:rPr>
          <w:rFonts w:ascii="Times New Roman" w:hAnsi="Times New Roman" w:cs="Times New Roman"/>
          <w:b/>
          <w:bCs/>
          <w:noProof/>
        </w:rPr>
        <w:t>Cunningham JP</w:t>
      </w:r>
      <w:r w:rsidRPr="00611C09">
        <w:rPr>
          <w:rFonts w:ascii="Times New Roman" w:hAnsi="Times New Roman" w:cs="Times New Roman"/>
          <w:noProof/>
        </w:rPr>
        <w:t xml:space="preserve">, </w:t>
      </w:r>
      <w:r w:rsidRPr="00611C09">
        <w:rPr>
          <w:rFonts w:ascii="Times New Roman" w:hAnsi="Times New Roman" w:cs="Times New Roman"/>
          <w:b/>
          <w:bCs/>
          <w:noProof/>
        </w:rPr>
        <w:t>Gilja V</w:t>
      </w:r>
      <w:r w:rsidRPr="00611C09">
        <w:rPr>
          <w:rFonts w:ascii="Times New Roman" w:hAnsi="Times New Roman" w:cs="Times New Roman"/>
          <w:noProof/>
        </w:rPr>
        <w:t xml:space="preserve">, </w:t>
      </w:r>
      <w:r w:rsidRPr="00611C09">
        <w:rPr>
          <w:rFonts w:ascii="Times New Roman" w:hAnsi="Times New Roman" w:cs="Times New Roman"/>
          <w:b/>
          <w:bCs/>
          <w:noProof/>
        </w:rPr>
        <w:t>Ryu SI</w:t>
      </w:r>
      <w:r w:rsidRPr="00611C09">
        <w:rPr>
          <w:rFonts w:ascii="Times New Roman" w:hAnsi="Times New Roman" w:cs="Times New Roman"/>
          <w:noProof/>
        </w:rPr>
        <w:t xml:space="preserve">, </w:t>
      </w:r>
      <w:r w:rsidRPr="00611C09">
        <w:rPr>
          <w:rFonts w:ascii="Times New Roman" w:hAnsi="Times New Roman" w:cs="Times New Roman"/>
          <w:b/>
          <w:bCs/>
          <w:noProof/>
        </w:rPr>
        <w:t>Churchland MM</w:t>
      </w:r>
      <w:r w:rsidRPr="00611C09">
        <w:rPr>
          <w:rFonts w:ascii="Times New Roman" w:hAnsi="Times New Roman" w:cs="Times New Roman"/>
          <w:noProof/>
        </w:rPr>
        <w:t xml:space="preserve">, </w:t>
      </w:r>
      <w:r w:rsidRPr="00611C09">
        <w:rPr>
          <w:rFonts w:ascii="Times New Roman" w:hAnsi="Times New Roman" w:cs="Times New Roman"/>
          <w:b/>
          <w:bCs/>
          <w:noProof/>
        </w:rPr>
        <w:t>Shenoy K V</w:t>
      </w:r>
      <w:r w:rsidRPr="00611C09">
        <w:rPr>
          <w:rFonts w:ascii="Times New Roman" w:hAnsi="Times New Roman" w:cs="Times New Roman"/>
          <w:noProof/>
        </w:rPr>
        <w:t xml:space="preserve">. Single-neuron stability during repeated reaching in macaque premotor cortex. </w:t>
      </w:r>
      <w:r w:rsidRPr="00611C09">
        <w:rPr>
          <w:rFonts w:ascii="Times New Roman" w:hAnsi="Times New Roman" w:cs="Times New Roman"/>
          <w:i/>
          <w:iCs/>
          <w:noProof/>
        </w:rPr>
        <w:t>J Neurosci</w:t>
      </w:r>
      <w:r w:rsidRPr="00611C09">
        <w:rPr>
          <w:rFonts w:ascii="Times New Roman" w:hAnsi="Times New Roman" w:cs="Times New Roman"/>
          <w:noProof/>
        </w:rPr>
        <w:t xml:space="preserve"> 27: 10742–10750, 2007.</w:t>
      </w:r>
    </w:p>
    <w:p w14:paraId="08AC73C7"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Churchland AK</w:t>
      </w:r>
      <w:r w:rsidRPr="00611C09">
        <w:rPr>
          <w:rFonts w:ascii="Times New Roman" w:hAnsi="Times New Roman" w:cs="Times New Roman"/>
          <w:noProof/>
        </w:rPr>
        <w:t xml:space="preserve">, </w:t>
      </w:r>
      <w:r w:rsidRPr="00611C09">
        <w:rPr>
          <w:rFonts w:ascii="Times New Roman" w:hAnsi="Times New Roman" w:cs="Times New Roman"/>
          <w:b/>
          <w:bCs/>
          <w:noProof/>
        </w:rPr>
        <w:t>Kiani R</w:t>
      </w:r>
      <w:r w:rsidRPr="00611C09">
        <w:rPr>
          <w:rFonts w:ascii="Times New Roman" w:hAnsi="Times New Roman" w:cs="Times New Roman"/>
          <w:noProof/>
        </w:rPr>
        <w:t xml:space="preserve">, </w:t>
      </w:r>
      <w:r w:rsidRPr="00611C09">
        <w:rPr>
          <w:rFonts w:ascii="Times New Roman" w:hAnsi="Times New Roman" w:cs="Times New Roman"/>
          <w:b/>
          <w:bCs/>
          <w:noProof/>
        </w:rPr>
        <w:t>Chaudhuri R</w:t>
      </w:r>
      <w:r w:rsidRPr="00611C09">
        <w:rPr>
          <w:rFonts w:ascii="Times New Roman" w:hAnsi="Times New Roman" w:cs="Times New Roman"/>
          <w:noProof/>
        </w:rPr>
        <w:t xml:space="preserve">, </w:t>
      </w:r>
      <w:r w:rsidRPr="00611C09">
        <w:rPr>
          <w:rFonts w:ascii="Times New Roman" w:hAnsi="Times New Roman" w:cs="Times New Roman"/>
          <w:b/>
          <w:bCs/>
          <w:noProof/>
        </w:rPr>
        <w:t>Wang XJ</w:t>
      </w:r>
      <w:r w:rsidRPr="00611C09">
        <w:rPr>
          <w:rFonts w:ascii="Times New Roman" w:hAnsi="Times New Roman" w:cs="Times New Roman"/>
          <w:noProof/>
        </w:rPr>
        <w:t xml:space="preserve">, </w:t>
      </w:r>
      <w:r w:rsidRPr="00611C09">
        <w:rPr>
          <w:rFonts w:ascii="Times New Roman" w:hAnsi="Times New Roman" w:cs="Times New Roman"/>
          <w:b/>
          <w:bCs/>
          <w:noProof/>
        </w:rPr>
        <w:t>Pouget A</w:t>
      </w:r>
      <w:r w:rsidRPr="00611C09">
        <w:rPr>
          <w:rFonts w:ascii="Times New Roman" w:hAnsi="Times New Roman" w:cs="Times New Roman"/>
          <w:noProof/>
        </w:rPr>
        <w:t xml:space="preserve">, </w:t>
      </w:r>
      <w:r w:rsidRPr="00611C09">
        <w:rPr>
          <w:rFonts w:ascii="Times New Roman" w:hAnsi="Times New Roman" w:cs="Times New Roman"/>
          <w:b/>
          <w:bCs/>
          <w:noProof/>
        </w:rPr>
        <w:t>Shadlen MN</w:t>
      </w:r>
      <w:r w:rsidRPr="00611C09">
        <w:rPr>
          <w:rFonts w:ascii="Times New Roman" w:hAnsi="Times New Roman" w:cs="Times New Roman"/>
          <w:noProof/>
        </w:rPr>
        <w:t xml:space="preserve">. Variance as a Signature of Neural Computations during Decision Making. </w:t>
      </w:r>
      <w:r w:rsidRPr="00611C09">
        <w:rPr>
          <w:rFonts w:ascii="Times New Roman" w:hAnsi="Times New Roman" w:cs="Times New Roman"/>
          <w:i/>
          <w:iCs/>
          <w:noProof/>
        </w:rPr>
        <w:t>Neuron</w:t>
      </w:r>
      <w:r w:rsidRPr="00611C09">
        <w:rPr>
          <w:rFonts w:ascii="Times New Roman" w:hAnsi="Times New Roman" w:cs="Times New Roman"/>
          <w:noProof/>
        </w:rPr>
        <w:t xml:space="preserve"> 69: 818–831, 2011.</w:t>
      </w:r>
    </w:p>
    <w:p w14:paraId="5AE241AE"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Churchland MM</w:t>
      </w:r>
      <w:r w:rsidRPr="00611C09">
        <w:rPr>
          <w:rFonts w:ascii="Times New Roman" w:hAnsi="Times New Roman" w:cs="Times New Roman"/>
          <w:noProof/>
        </w:rPr>
        <w:t xml:space="preserve">, </w:t>
      </w:r>
      <w:r w:rsidRPr="00611C09">
        <w:rPr>
          <w:rFonts w:ascii="Times New Roman" w:hAnsi="Times New Roman" w:cs="Times New Roman"/>
          <w:b/>
          <w:bCs/>
          <w:noProof/>
        </w:rPr>
        <w:t>Yu BM</w:t>
      </w:r>
      <w:r w:rsidRPr="00611C09">
        <w:rPr>
          <w:rFonts w:ascii="Times New Roman" w:hAnsi="Times New Roman" w:cs="Times New Roman"/>
          <w:noProof/>
        </w:rPr>
        <w:t xml:space="preserve">, </w:t>
      </w:r>
      <w:r w:rsidRPr="00611C09">
        <w:rPr>
          <w:rFonts w:ascii="Times New Roman" w:hAnsi="Times New Roman" w:cs="Times New Roman"/>
          <w:b/>
          <w:bCs/>
          <w:noProof/>
        </w:rPr>
        <w:t>Cunningham JP</w:t>
      </w:r>
      <w:r w:rsidRPr="00611C09">
        <w:rPr>
          <w:rFonts w:ascii="Times New Roman" w:hAnsi="Times New Roman" w:cs="Times New Roman"/>
          <w:noProof/>
        </w:rPr>
        <w:t xml:space="preserve">, </w:t>
      </w:r>
      <w:r w:rsidRPr="00611C09">
        <w:rPr>
          <w:rFonts w:ascii="Times New Roman" w:hAnsi="Times New Roman" w:cs="Times New Roman"/>
          <w:b/>
          <w:bCs/>
          <w:noProof/>
        </w:rPr>
        <w:t>Sugrue LP</w:t>
      </w:r>
      <w:r w:rsidRPr="00611C09">
        <w:rPr>
          <w:rFonts w:ascii="Times New Roman" w:hAnsi="Times New Roman" w:cs="Times New Roman"/>
          <w:noProof/>
        </w:rPr>
        <w:t xml:space="preserve">, </w:t>
      </w:r>
      <w:r w:rsidRPr="00611C09">
        <w:rPr>
          <w:rFonts w:ascii="Times New Roman" w:hAnsi="Times New Roman" w:cs="Times New Roman"/>
          <w:b/>
          <w:bCs/>
          <w:noProof/>
        </w:rPr>
        <w:t>Cohen MR</w:t>
      </w:r>
      <w:r w:rsidRPr="00611C09">
        <w:rPr>
          <w:rFonts w:ascii="Times New Roman" w:hAnsi="Times New Roman" w:cs="Times New Roman"/>
          <w:noProof/>
        </w:rPr>
        <w:t xml:space="preserve">, </w:t>
      </w:r>
      <w:r w:rsidRPr="00611C09">
        <w:rPr>
          <w:rFonts w:ascii="Times New Roman" w:hAnsi="Times New Roman" w:cs="Times New Roman"/>
          <w:b/>
          <w:bCs/>
          <w:noProof/>
        </w:rPr>
        <w:t>Corrado GS</w:t>
      </w:r>
      <w:r w:rsidRPr="00611C09">
        <w:rPr>
          <w:rFonts w:ascii="Times New Roman" w:hAnsi="Times New Roman" w:cs="Times New Roman"/>
          <w:noProof/>
        </w:rPr>
        <w:t xml:space="preserve">, </w:t>
      </w:r>
      <w:r w:rsidRPr="00611C09">
        <w:rPr>
          <w:rFonts w:ascii="Times New Roman" w:hAnsi="Times New Roman" w:cs="Times New Roman"/>
          <w:b/>
          <w:bCs/>
          <w:noProof/>
        </w:rPr>
        <w:t>Newsome WT</w:t>
      </w:r>
      <w:r w:rsidRPr="00611C09">
        <w:rPr>
          <w:rFonts w:ascii="Times New Roman" w:hAnsi="Times New Roman" w:cs="Times New Roman"/>
          <w:noProof/>
        </w:rPr>
        <w:t xml:space="preserve">, </w:t>
      </w:r>
      <w:r w:rsidRPr="00611C09">
        <w:rPr>
          <w:rFonts w:ascii="Times New Roman" w:hAnsi="Times New Roman" w:cs="Times New Roman"/>
          <w:b/>
          <w:bCs/>
          <w:noProof/>
        </w:rPr>
        <w:t>Clark AM</w:t>
      </w:r>
      <w:r w:rsidRPr="00611C09">
        <w:rPr>
          <w:rFonts w:ascii="Times New Roman" w:hAnsi="Times New Roman" w:cs="Times New Roman"/>
          <w:noProof/>
        </w:rPr>
        <w:t xml:space="preserve">, </w:t>
      </w:r>
      <w:r w:rsidRPr="00611C09">
        <w:rPr>
          <w:rFonts w:ascii="Times New Roman" w:hAnsi="Times New Roman" w:cs="Times New Roman"/>
          <w:b/>
          <w:bCs/>
          <w:noProof/>
        </w:rPr>
        <w:t>Hosseini P</w:t>
      </w:r>
      <w:r w:rsidRPr="00611C09">
        <w:rPr>
          <w:rFonts w:ascii="Times New Roman" w:hAnsi="Times New Roman" w:cs="Times New Roman"/>
          <w:noProof/>
        </w:rPr>
        <w:t xml:space="preserve">, </w:t>
      </w:r>
      <w:r w:rsidRPr="00611C09">
        <w:rPr>
          <w:rFonts w:ascii="Times New Roman" w:hAnsi="Times New Roman" w:cs="Times New Roman"/>
          <w:b/>
          <w:bCs/>
          <w:noProof/>
        </w:rPr>
        <w:t>Scott BB</w:t>
      </w:r>
      <w:r w:rsidRPr="00611C09">
        <w:rPr>
          <w:rFonts w:ascii="Times New Roman" w:hAnsi="Times New Roman" w:cs="Times New Roman"/>
          <w:noProof/>
        </w:rPr>
        <w:t xml:space="preserve">, </w:t>
      </w:r>
      <w:r w:rsidRPr="00611C09">
        <w:rPr>
          <w:rFonts w:ascii="Times New Roman" w:hAnsi="Times New Roman" w:cs="Times New Roman"/>
          <w:b/>
          <w:bCs/>
          <w:noProof/>
        </w:rPr>
        <w:t>Bradley DC</w:t>
      </w:r>
      <w:r w:rsidRPr="00611C09">
        <w:rPr>
          <w:rFonts w:ascii="Times New Roman" w:hAnsi="Times New Roman" w:cs="Times New Roman"/>
          <w:noProof/>
        </w:rPr>
        <w:t xml:space="preserve">, </w:t>
      </w:r>
      <w:r w:rsidRPr="00611C09">
        <w:rPr>
          <w:rFonts w:ascii="Times New Roman" w:hAnsi="Times New Roman" w:cs="Times New Roman"/>
          <w:b/>
          <w:bCs/>
          <w:noProof/>
        </w:rPr>
        <w:t>Smith M a</w:t>
      </w:r>
      <w:r w:rsidRPr="00611C09">
        <w:rPr>
          <w:rFonts w:ascii="Times New Roman" w:hAnsi="Times New Roman" w:cs="Times New Roman"/>
          <w:noProof/>
        </w:rPr>
        <w:t xml:space="preserve">, </w:t>
      </w:r>
      <w:r w:rsidRPr="00611C09">
        <w:rPr>
          <w:rFonts w:ascii="Times New Roman" w:hAnsi="Times New Roman" w:cs="Times New Roman"/>
          <w:b/>
          <w:bCs/>
          <w:noProof/>
        </w:rPr>
        <w:t>Kohn A</w:t>
      </w:r>
      <w:r w:rsidRPr="00611C09">
        <w:rPr>
          <w:rFonts w:ascii="Times New Roman" w:hAnsi="Times New Roman" w:cs="Times New Roman"/>
          <w:noProof/>
        </w:rPr>
        <w:t xml:space="preserve">, </w:t>
      </w:r>
      <w:r w:rsidRPr="00611C09">
        <w:rPr>
          <w:rFonts w:ascii="Times New Roman" w:hAnsi="Times New Roman" w:cs="Times New Roman"/>
          <w:b/>
          <w:bCs/>
          <w:noProof/>
        </w:rPr>
        <w:t>Movshon JA</w:t>
      </w:r>
      <w:r w:rsidRPr="00611C09">
        <w:rPr>
          <w:rFonts w:ascii="Times New Roman" w:hAnsi="Times New Roman" w:cs="Times New Roman"/>
          <w:noProof/>
        </w:rPr>
        <w:t xml:space="preserve">, </w:t>
      </w:r>
      <w:r w:rsidRPr="00611C09">
        <w:rPr>
          <w:rFonts w:ascii="Times New Roman" w:hAnsi="Times New Roman" w:cs="Times New Roman"/>
          <w:b/>
          <w:bCs/>
          <w:noProof/>
        </w:rPr>
        <w:t>Armstrong KM</w:t>
      </w:r>
      <w:r w:rsidRPr="00611C09">
        <w:rPr>
          <w:rFonts w:ascii="Times New Roman" w:hAnsi="Times New Roman" w:cs="Times New Roman"/>
          <w:noProof/>
        </w:rPr>
        <w:t xml:space="preserve">, </w:t>
      </w:r>
      <w:r w:rsidRPr="00611C09">
        <w:rPr>
          <w:rFonts w:ascii="Times New Roman" w:hAnsi="Times New Roman" w:cs="Times New Roman"/>
          <w:b/>
          <w:bCs/>
          <w:noProof/>
        </w:rPr>
        <w:t>Moore T</w:t>
      </w:r>
      <w:r w:rsidRPr="00611C09">
        <w:rPr>
          <w:rFonts w:ascii="Times New Roman" w:hAnsi="Times New Roman" w:cs="Times New Roman"/>
          <w:noProof/>
        </w:rPr>
        <w:t xml:space="preserve">, </w:t>
      </w:r>
      <w:r w:rsidRPr="00611C09">
        <w:rPr>
          <w:rFonts w:ascii="Times New Roman" w:hAnsi="Times New Roman" w:cs="Times New Roman"/>
          <w:b/>
          <w:bCs/>
          <w:noProof/>
        </w:rPr>
        <w:t>Chang SW</w:t>
      </w:r>
      <w:r w:rsidRPr="00611C09">
        <w:rPr>
          <w:rFonts w:ascii="Times New Roman" w:hAnsi="Times New Roman" w:cs="Times New Roman"/>
          <w:noProof/>
        </w:rPr>
        <w:t xml:space="preserve">, </w:t>
      </w:r>
      <w:r w:rsidRPr="00611C09">
        <w:rPr>
          <w:rFonts w:ascii="Times New Roman" w:hAnsi="Times New Roman" w:cs="Times New Roman"/>
          <w:b/>
          <w:bCs/>
          <w:noProof/>
        </w:rPr>
        <w:t>Snyder LH</w:t>
      </w:r>
      <w:r w:rsidRPr="00611C09">
        <w:rPr>
          <w:rFonts w:ascii="Times New Roman" w:hAnsi="Times New Roman" w:cs="Times New Roman"/>
          <w:noProof/>
        </w:rPr>
        <w:t xml:space="preserve">, </w:t>
      </w:r>
      <w:r w:rsidRPr="00611C09">
        <w:rPr>
          <w:rFonts w:ascii="Times New Roman" w:hAnsi="Times New Roman" w:cs="Times New Roman"/>
          <w:b/>
          <w:bCs/>
          <w:noProof/>
        </w:rPr>
        <w:t>Lisberger SG</w:t>
      </w:r>
      <w:r w:rsidRPr="00611C09">
        <w:rPr>
          <w:rFonts w:ascii="Times New Roman" w:hAnsi="Times New Roman" w:cs="Times New Roman"/>
          <w:noProof/>
        </w:rPr>
        <w:t xml:space="preserve">, </w:t>
      </w:r>
      <w:r w:rsidRPr="00611C09">
        <w:rPr>
          <w:rFonts w:ascii="Times New Roman" w:hAnsi="Times New Roman" w:cs="Times New Roman"/>
          <w:b/>
          <w:bCs/>
          <w:noProof/>
        </w:rPr>
        <w:t>Priebe NJ</w:t>
      </w:r>
      <w:r w:rsidRPr="00611C09">
        <w:rPr>
          <w:rFonts w:ascii="Times New Roman" w:hAnsi="Times New Roman" w:cs="Times New Roman"/>
          <w:noProof/>
        </w:rPr>
        <w:t xml:space="preserve">, </w:t>
      </w:r>
      <w:r w:rsidRPr="00611C09">
        <w:rPr>
          <w:rFonts w:ascii="Times New Roman" w:hAnsi="Times New Roman" w:cs="Times New Roman"/>
          <w:b/>
          <w:bCs/>
          <w:noProof/>
        </w:rPr>
        <w:t>Finn IM</w:t>
      </w:r>
      <w:r w:rsidRPr="00611C09">
        <w:rPr>
          <w:rFonts w:ascii="Times New Roman" w:hAnsi="Times New Roman" w:cs="Times New Roman"/>
          <w:noProof/>
        </w:rPr>
        <w:t xml:space="preserve">, </w:t>
      </w:r>
      <w:r w:rsidRPr="00611C09">
        <w:rPr>
          <w:rFonts w:ascii="Times New Roman" w:hAnsi="Times New Roman" w:cs="Times New Roman"/>
          <w:b/>
          <w:bCs/>
          <w:noProof/>
        </w:rPr>
        <w:t>Ferster D</w:t>
      </w:r>
      <w:r w:rsidRPr="00611C09">
        <w:rPr>
          <w:rFonts w:ascii="Times New Roman" w:hAnsi="Times New Roman" w:cs="Times New Roman"/>
          <w:noProof/>
        </w:rPr>
        <w:t xml:space="preserve">, </w:t>
      </w:r>
      <w:r w:rsidRPr="00611C09">
        <w:rPr>
          <w:rFonts w:ascii="Times New Roman" w:hAnsi="Times New Roman" w:cs="Times New Roman"/>
          <w:b/>
          <w:bCs/>
          <w:noProof/>
        </w:rPr>
        <w:t>Ryu SI</w:t>
      </w:r>
      <w:r w:rsidRPr="00611C09">
        <w:rPr>
          <w:rFonts w:ascii="Times New Roman" w:hAnsi="Times New Roman" w:cs="Times New Roman"/>
          <w:noProof/>
        </w:rPr>
        <w:t xml:space="preserve">, </w:t>
      </w:r>
      <w:r w:rsidRPr="00611C09">
        <w:rPr>
          <w:rFonts w:ascii="Times New Roman" w:hAnsi="Times New Roman" w:cs="Times New Roman"/>
          <w:b/>
          <w:bCs/>
          <w:noProof/>
        </w:rPr>
        <w:t>Santhanam G</w:t>
      </w:r>
      <w:r w:rsidRPr="00611C09">
        <w:rPr>
          <w:rFonts w:ascii="Times New Roman" w:hAnsi="Times New Roman" w:cs="Times New Roman"/>
          <w:noProof/>
        </w:rPr>
        <w:t xml:space="preserve">, </w:t>
      </w:r>
      <w:r w:rsidRPr="00611C09">
        <w:rPr>
          <w:rFonts w:ascii="Times New Roman" w:hAnsi="Times New Roman" w:cs="Times New Roman"/>
          <w:b/>
          <w:bCs/>
          <w:noProof/>
        </w:rPr>
        <w:t>Sahani M</w:t>
      </w:r>
      <w:r w:rsidRPr="00611C09">
        <w:rPr>
          <w:rFonts w:ascii="Times New Roman" w:hAnsi="Times New Roman" w:cs="Times New Roman"/>
          <w:noProof/>
        </w:rPr>
        <w:t xml:space="preserve">, </w:t>
      </w:r>
      <w:r w:rsidRPr="00611C09">
        <w:rPr>
          <w:rFonts w:ascii="Times New Roman" w:hAnsi="Times New Roman" w:cs="Times New Roman"/>
          <w:b/>
          <w:bCs/>
          <w:noProof/>
        </w:rPr>
        <w:t>Shenoy K V</w:t>
      </w:r>
      <w:r w:rsidRPr="00611C09">
        <w:rPr>
          <w:rFonts w:ascii="Times New Roman" w:hAnsi="Times New Roman" w:cs="Times New Roman"/>
          <w:noProof/>
        </w:rPr>
        <w:t xml:space="preserve">. Stimulus onset quenches neural variability: A widespread cortical phenomenon. </w:t>
      </w:r>
      <w:r w:rsidRPr="00611C09">
        <w:rPr>
          <w:rFonts w:ascii="Times New Roman" w:hAnsi="Times New Roman" w:cs="Times New Roman"/>
          <w:i/>
          <w:iCs/>
          <w:noProof/>
        </w:rPr>
        <w:t>Nat Neurosci</w:t>
      </w:r>
      <w:r w:rsidRPr="00611C09">
        <w:rPr>
          <w:rFonts w:ascii="Times New Roman" w:hAnsi="Times New Roman" w:cs="Times New Roman"/>
          <w:noProof/>
        </w:rPr>
        <w:t xml:space="preserve"> 13: 369–378, 2010.</w:t>
      </w:r>
    </w:p>
    <w:p w14:paraId="34FE8661"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DeWeese M</w:t>
      </w:r>
      <w:r w:rsidRPr="00611C09">
        <w:rPr>
          <w:rFonts w:ascii="Times New Roman" w:hAnsi="Times New Roman" w:cs="Times New Roman"/>
          <w:noProof/>
        </w:rPr>
        <w:t xml:space="preserve">, </w:t>
      </w:r>
      <w:r w:rsidRPr="00611C09">
        <w:rPr>
          <w:rFonts w:ascii="Times New Roman" w:hAnsi="Times New Roman" w:cs="Times New Roman"/>
          <w:b/>
          <w:bCs/>
          <w:noProof/>
        </w:rPr>
        <w:t>Zador A</w:t>
      </w:r>
      <w:r w:rsidRPr="00611C09">
        <w:rPr>
          <w:rFonts w:ascii="Times New Roman" w:hAnsi="Times New Roman" w:cs="Times New Roman"/>
          <w:noProof/>
        </w:rPr>
        <w:t xml:space="preserve">. Asymmetric Dynamics in Optimal Variance Adaptation. </w:t>
      </w:r>
      <w:r w:rsidRPr="00611C09">
        <w:rPr>
          <w:rFonts w:ascii="Times New Roman" w:hAnsi="Times New Roman" w:cs="Times New Roman"/>
          <w:i/>
          <w:iCs/>
          <w:noProof/>
        </w:rPr>
        <w:t>Neural Comput</w:t>
      </w:r>
      <w:r w:rsidRPr="00611C09">
        <w:rPr>
          <w:rFonts w:ascii="Times New Roman" w:hAnsi="Times New Roman" w:cs="Times New Roman"/>
          <w:noProof/>
        </w:rPr>
        <w:t xml:space="preserve"> 10: 1179–1202, 1998.</w:t>
      </w:r>
    </w:p>
    <w:p w14:paraId="23760CBC"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Dickey AS</w:t>
      </w:r>
      <w:r w:rsidRPr="00611C09">
        <w:rPr>
          <w:rFonts w:ascii="Times New Roman" w:hAnsi="Times New Roman" w:cs="Times New Roman"/>
          <w:noProof/>
        </w:rPr>
        <w:t xml:space="preserve">, </w:t>
      </w:r>
      <w:r w:rsidRPr="00611C09">
        <w:rPr>
          <w:rFonts w:ascii="Times New Roman" w:hAnsi="Times New Roman" w:cs="Times New Roman"/>
          <w:b/>
          <w:bCs/>
          <w:noProof/>
        </w:rPr>
        <w:t>Suminski A</w:t>
      </w:r>
      <w:r w:rsidRPr="00611C09">
        <w:rPr>
          <w:rFonts w:ascii="Times New Roman" w:hAnsi="Times New Roman" w:cs="Times New Roman"/>
          <w:noProof/>
        </w:rPr>
        <w:t xml:space="preserve">, </w:t>
      </w:r>
      <w:r w:rsidRPr="00611C09">
        <w:rPr>
          <w:rFonts w:ascii="Times New Roman" w:hAnsi="Times New Roman" w:cs="Times New Roman"/>
          <w:b/>
          <w:bCs/>
          <w:noProof/>
        </w:rPr>
        <w:t>Amit Y</w:t>
      </w:r>
      <w:r w:rsidRPr="00611C09">
        <w:rPr>
          <w:rFonts w:ascii="Times New Roman" w:hAnsi="Times New Roman" w:cs="Times New Roman"/>
          <w:noProof/>
        </w:rPr>
        <w:t xml:space="preserve">, </w:t>
      </w:r>
      <w:r w:rsidRPr="00611C09">
        <w:rPr>
          <w:rFonts w:ascii="Times New Roman" w:hAnsi="Times New Roman" w:cs="Times New Roman"/>
          <w:b/>
          <w:bCs/>
          <w:noProof/>
        </w:rPr>
        <w:t>Hatsopoulos NG</w:t>
      </w:r>
      <w:r w:rsidRPr="00611C09">
        <w:rPr>
          <w:rFonts w:ascii="Times New Roman" w:hAnsi="Times New Roman" w:cs="Times New Roman"/>
          <w:noProof/>
        </w:rPr>
        <w:t xml:space="preserve">. Single-unit stability using chronically implanted multielectrode arrays. </w:t>
      </w:r>
      <w:r w:rsidRPr="00611C09">
        <w:rPr>
          <w:rFonts w:ascii="Times New Roman" w:hAnsi="Times New Roman" w:cs="Times New Roman"/>
          <w:i/>
          <w:iCs/>
          <w:noProof/>
        </w:rPr>
        <w:t>J Neurophysiol</w:t>
      </w:r>
      <w:r w:rsidRPr="00611C09">
        <w:rPr>
          <w:rFonts w:ascii="Times New Roman" w:hAnsi="Times New Roman" w:cs="Times New Roman"/>
          <w:noProof/>
        </w:rPr>
        <w:t xml:space="preserve"> 102: 1331–1339, 2009.</w:t>
      </w:r>
    </w:p>
    <w:p w14:paraId="02D34571"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Eden UT</w:t>
      </w:r>
      <w:r w:rsidRPr="00611C09">
        <w:rPr>
          <w:rFonts w:ascii="Times New Roman" w:hAnsi="Times New Roman" w:cs="Times New Roman"/>
          <w:noProof/>
        </w:rPr>
        <w:t xml:space="preserve">, </w:t>
      </w:r>
      <w:r w:rsidRPr="00611C09">
        <w:rPr>
          <w:rFonts w:ascii="Times New Roman" w:hAnsi="Times New Roman" w:cs="Times New Roman"/>
          <w:b/>
          <w:bCs/>
          <w:noProof/>
        </w:rPr>
        <w:t>Frank LM</w:t>
      </w:r>
      <w:r w:rsidRPr="00611C09">
        <w:rPr>
          <w:rFonts w:ascii="Times New Roman" w:hAnsi="Times New Roman" w:cs="Times New Roman"/>
          <w:noProof/>
        </w:rPr>
        <w:t xml:space="preserve">, </w:t>
      </w:r>
      <w:r w:rsidRPr="00611C09">
        <w:rPr>
          <w:rFonts w:ascii="Times New Roman" w:hAnsi="Times New Roman" w:cs="Times New Roman"/>
          <w:b/>
          <w:bCs/>
          <w:noProof/>
        </w:rPr>
        <w:t>Barbieri R</w:t>
      </w:r>
      <w:r w:rsidRPr="00611C09">
        <w:rPr>
          <w:rFonts w:ascii="Times New Roman" w:hAnsi="Times New Roman" w:cs="Times New Roman"/>
          <w:noProof/>
        </w:rPr>
        <w:t xml:space="preserve">, </w:t>
      </w:r>
      <w:r w:rsidRPr="00611C09">
        <w:rPr>
          <w:rFonts w:ascii="Times New Roman" w:hAnsi="Times New Roman" w:cs="Times New Roman"/>
          <w:b/>
          <w:bCs/>
          <w:noProof/>
        </w:rPr>
        <w:t>Solo V</w:t>
      </w:r>
      <w:r w:rsidRPr="00611C09">
        <w:rPr>
          <w:rFonts w:ascii="Times New Roman" w:hAnsi="Times New Roman" w:cs="Times New Roman"/>
          <w:noProof/>
        </w:rPr>
        <w:t xml:space="preserve">, </w:t>
      </w:r>
      <w:r w:rsidRPr="00611C09">
        <w:rPr>
          <w:rFonts w:ascii="Times New Roman" w:hAnsi="Times New Roman" w:cs="Times New Roman"/>
          <w:b/>
          <w:bCs/>
          <w:noProof/>
        </w:rPr>
        <w:t>Brown EN</w:t>
      </w:r>
      <w:r w:rsidRPr="00611C09">
        <w:rPr>
          <w:rFonts w:ascii="Times New Roman" w:hAnsi="Times New Roman" w:cs="Times New Roman"/>
          <w:noProof/>
        </w:rPr>
        <w:t xml:space="preserve">. Dynamic Analysis of Neural Encoding by Point Process Adaptive Filtering. </w:t>
      </w:r>
      <w:r w:rsidRPr="00611C09">
        <w:rPr>
          <w:rFonts w:ascii="Times New Roman" w:hAnsi="Times New Roman" w:cs="Times New Roman"/>
          <w:i/>
          <w:iCs/>
          <w:noProof/>
        </w:rPr>
        <w:t>Neural Comput</w:t>
      </w:r>
      <w:r w:rsidRPr="00611C09">
        <w:rPr>
          <w:rFonts w:ascii="Times New Roman" w:hAnsi="Times New Roman" w:cs="Times New Roman"/>
          <w:noProof/>
        </w:rPr>
        <w:t xml:space="preserve"> 16: 971–998, 2004.</w:t>
      </w:r>
    </w:p>
    <w:p w14:paraId="7E1BBBEA"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Fenton AA</w:t>
      </w:r>
      <w:r w:rsidRPr="00611C09">
        <w:rPr>
          <w:rFonts w:ascii="Times New Roman" w:hAnsi="Times New Roman" w:cs="Times New Roman"/>
          <w:noProof/>
        </w:rPr>
        <w:t xml:space="preserve">, </w:t>
      </w:r>
      <w:r w:rsidRPr="00611C09">
        <w:rPr>
          <w:rFonts w:ascii="Times New Roman" w:hAnsi="Times New Roman" w:cs="Times New Roman"/>
          <w:b/>
          <w:bCs/>
          <w:noProof/>
        </w:rPr>
        <w:t>Muller RU</w:t>
      </w:r>
      <w:r w:rsidRPr="00611C09">
        <w:rPr>
          <w:rFonts w:ascii="Times New Roman" w:hAnsi="Times New Roman" w:cs="Times New Roman"/>
          <w:noProof/>
        </w:rPr>
        <w:t xml:space="preserve">. Place cell discharge is extremely variable during individual passes of the rat through the firing field. </w:t>
      </w:r>
      <w:r w:rsidRPr="00611C09">
        <w:rPr>
          <w:rFonts w:ascii="Times New Roman" w:hAnsi="Times New Roman" w:cs="Times New Roman"/>
          <w:i/>
          <w:iCs/>
          <w:noProof/>
        </w:rPr>
        <w:t>Proc Natl Acad Sci U S A</w:t>
      </w:r>
      <w:r w:rsidRPr="00611C09">
        <w:rPr>
          <w:rFonts w:ascii="Times New Roman" w:hAnsi="Times New Roman" w:cs="Times New Roman"/>
          <w:noProof/>
        </w:rPr>
        <w:t xml:space="preserve"> 95: 3182–3187, 1998.</w:t>
      </w:r>
    </w:p>
    <w:p w14:paraId="0905053D"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Ghanbari A</w:t>
      </w:r>
      <w:r w:rsidRPr="00611C09">
        <w:rPr>
          <w:rFonts w:ascii="Times New Roman" w:hAnsi="Times New Roman" w:cs="Times New Roman"/>
          <w:noProof/>
        </w:rPr>
        <w:t xml:space="preserve">, </w:t>
      </w:r>
      <w:r w:rsidRPr="00611C09">
        <w:rPr>
          <w:rFonts w:ascii="Times New Roman" w:hAnsi="Times New Roman" w:cs="Times New Roman"/>
          <w:b/>
          <w:bCs/>
          <w:noProof/>
        </w:rPr>
        <w:t>Lee CM</w:t>
      </w:r>
      <w:r w:rsidRPr="00611C09">
        <w:rPr>
          <w:rFonts w:ascii="Times New Roman" w:hAnsi="Times New Roman" w:cs="Times New Roman"/>
          <w:noProof/>
        </w:rPr>
        <w:t xml:space="preserve">, </w:t>
      </w:r>
      <w:r w:rsidRPr="00611C09">
        <w:rPr>
          <w:rFonts w:ascii="Times New Roman" w:hAnsi="Times New Roman" w:cs="Times New Roman"/>
          <w:b/>
          <w:bCs/>
          <w:noProof/>
        </w:rPr>
        <w:t>Read HL</w:t>
      </w:r>
      <w:r w:rsidRPr="00611C09">
        <w:rPr>
          <w:rFonts w:ascii="Times New Roman" w:hAnsi="Times New Roman" w:cs="Times New Roman"/>
          <w:noProof/>
        </w:rPr>
        <w:t xml:space="preserve">, </w:t>
      </w:r>
      <w:r w:rsidRPr="00611C09">
        <w:rPr>
          <w:rFonts w:ascii="Times New Roman" w:hAnsi="Times New Roman" w:cs="Times New Roman"/>
          <w:b/>
          <w:bCs/>
          <w:noProof/>
        </w:rPr>
        <w:t>Stevenson IH</w:t>
      </w:r>
      <w:r w:rsidRPr="00611C09">
        <w:rPr>
          <w:rFonts w:ascii="Times New Roman" w:hAnsi="Times New Roman" w:cs="Times New Roman"/>
          <w:noProof/>
        </w:rPr>
        <w:t xml:space="preserve">. Modeling stimulus-dependent variability improves decoding of population neural responses. </w:t>
      </w:r>
      <w:r w:rsidRPr="00611C09">
        <w:rPr>
          <w:rFonts w:ascii="Times New Roman" w:hAnsi="Times New Roman" w:cs="Times New Roman"/>
          <w:i/>
          <w:iCs/>
          <w:noProof/>
        </w:rPr>
        <w:t>J Neural Eng</w:t>
      </w:r>
      <w:r w:rsidRPr="00611C09">
        <w:rPr>
          <w:rFonts w:ascii="Times New Roman" w:hAnsi="Times New Roman" w:cs="Times New Roman"/>
          <w:noProof/>
        </w:rPr>
        <w:t xml:space="preserve"> 16, 2019.</w:t>
      </w:r>
    </w:p>
    <w:p w14:paraId="20A697B4"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Lesica NA</w:t>
      </w:r>
      <w:r w:rsidRPr="00611C09">
        <w:rPr>
          <w:rFonts w:ascii="Times New Roman" w:hAnsi="Times New Roman" w:cs="Times New Roman"/>
          <w:noProof/>
        </w:rPr>
        <w:t xml:space="preserve">, </w:t>
      </w:r>
      <w:r w:rsidRPr="00611C09">
        <w:rPr>
          <w:rFonts w:ascii="Times New Roman" w:hAnsi="Times New Roman" w:cs="Times New Roman"/>
          <w:b/>
          <w:bCs/>
          <w:noProof/>
        </w:rPr>
        <w:t>Jin J</w:t>
      </w:r>
      <w:r w:rsidRPr="00611C09">
        <w:rPr>
          <w:rFonts w:ascii="Times New Roman" w:hAnsi="Times New Roman" w:cs="Times New Roman"/>
          <w:noProof/>
        </w:rPr>
        <w:t xml:space="preserve">, </w:t>
      </w:r>
      <w:r w:rsidRPr="00611C09">
        <w:rPr>
          <w:rFonts w:ascii="Times New Roman" w:hAnsi="Times New Roman" w:cs="Times New Roman"/>
          <w:b/>
          <w:bCs/>
          <w:noProof/>
        </w:rPr>
        <w:t>Weng C</w:t>
      </w:r>
      <w:r w:rsidRPr="00611C09">
        <w:rPr>
          <w:rFonts w:ascii="Times New Roman" w:hAnsi="Times New Roman" w:cs="Times New Roman"/>
          <w:noProof/>
        </w:rPr>
        <w:t xml:space="preserve">, </w:t>
      </w:r>
      <w:r w:rsidRPr="00611C09">
        <w:rPr>
          <w:rFonts w:ascii="Times New Roman" w:hAnsi="Times New Roman" w:cs="Times New Roman"/>
          <w:b/>
          <w:bCs/>
          <w:noProof/>
        </w:rPr>
        <w:t>Yeh CI</w:t>
      </w:r>
      <w:r w:rsidRPr="00611C09">
        <w:rPr>
          <w:rFonts w:ascii="Times New Roman" w:hAnsi="Times New Roman" w:cs="Times New Roman"/>
          <w:noProof/>
        </w:rPr>
        <w:t xml:space="preserve">, </w:t>
      </w:r>
      <w:r w:rsidRPr="00611C09">
        <w:rPr>
          <w:rFonts w:ascii="Times New Roman" w:hAnsi="Times New Roman" w:cs="Times New Roman"/>
          <w:b/>
          <w:bCs/>
          <w:noProof/>
        </w:rPr>
        <w:t>Butts DA</w:t>
      </w:r>
      <w:r w:rsidRPr="00611C09">
        <w:rPr>
          <w:rFonts w:ascii="Times New Roman" w:hAnsi="Times New Roman" w:cs="Times New Roman"/>
          <w:noProof/>
        </w:rPr>
        <w:t xml:space="preserve">, </w:t>
      </w:r>
      <w:r w:rsidRPr="00611C09">
        <w:rPr>
          <w:rFonts w:ascii="Times New Roman" w:hAnsi="Times New Roman" w:cs="Times New Roman"/>
          <w:b/>
          <w:bCs/>
          <w:noProof/>
        </w:rPr>
        <w:t>Stanley GB</w:t>
      </w:r>
      <w:r w:rsidRPr="00611C09">
        <w:rPr>
          <w:rFonts w:ascii="Times New Roman" w:hAnsi="Times New Roman" w:cs="Times New Roman"/>
          <w:noProof/>
        </w:rPr>
        <w:t xml:space="preserve">, </w:t>
      </w:r>
      <w:r w:rsidRPr="00611C09">
        <w:rPr>
          <w:rFonts w:ascii="Times New Roman" w:hAnsi="Times New Roman" w:cs="Times New Roman"/>
          <w:b/>
          <w:bCs/>
          <w:noProof/>
        </w:rPr>
        <w:t>Alonso JM</w:t>
      </w:r>
      <w:r w:rsidRPr="00611C09">
        <w:rPr>
          <w:rFonts w:ascii="Times New Roman" w:hAnsi="Times New Roman" w:cs="Times New Roman"/>
          <w:noProof/>
        </w:rPr>
        <w:t xml:space="preserve">. Adaptation to Stimulus Contrast and Correlations during Natural Visual Stimulation. </w:t>
      </w:r>
      <w:r w:rsidRPr="00611C09">
        <w:rPr>
          <w:rFonts w:ascii="Times New Roman" w:hAnsi="Times New Roman" w:cs="Times New Roman"/>
          <w:i/>
          <w:iCs/>
          <w:noProof/>
        </w:rPr>
        <w:t>Neuron</w:t>
      </w:r>
      <w:r w:rsidRPr="00611C09">
        <w:rPr>
          <w:rFonts w:ascii="Times New Roman" w:hAnsi="Times New Roman" w:cs="Times New Roman"/>
          <w:noProof/>
        </w:rPr>
        <w:t xml:space="preserve"> 55: 479–491, 2007.</w:t>
      </w:r>
    </w:p>
    <w:p w14:paraId="3216A41E"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Maimon G</w:t>
      </w:r>
      <w:r w:rsidRPr="00611C09">
        <w:rPr>
          <w:rFonts w:ascii="Times New Roman" w:hAnsi="Times New Roman" w:cs="Times New Roman"/>
          <w:noProof/>
        </w:rPr>
        <w:t xml:space="preserve">, </w:t>
      </w:r>
      <w:r w:rsidRPr="00611C09">
        <w:rPr>
          <w:rFonts w:ascii="Times New Roman" w:hAnsi="Times New Roman" w:cs="Times New Roman"/>
          <w:b/>
          <w:bCs/>
          <w:noProof/>
        </w:rPr>
        <w:t>Assad J a.</w:t>
      </w:r>
      <w:r w:rsidRPr="00611C09">
        <w:rPr>
          <w:rFonts w:ascii="Times New Roman" w:hAnsi="Times New Roman" w:cs="Times New Roman"/>
          <w:noProof/>
        </w:rPr>
        <w:t xml:space="preserve"> Beyond Poisson: Increased Spike-Time Regularity across Primate Parietal Cortex. </w:t>
      </w:r>
      <w:r w:rsidRPr="00611C09">
        <w:rPr>
          <w:rFonts w:ascii="Times New Roman" w:hAnsi="Times New Roman" w:cs="Times New Roman"/>
          <w:i/>
          <w:iCs/>
          <w:noProof/>
        </w:rPr>
        <w:t>Neuron</w:t>
      </w:r>
      <w:r w:rsidRPr="00611C09">
        <w:rPr>
          <w:rFonts w:ascii="Times New Roman" w:hAnsi="Times New Roman" w:cs="Times New Roman"/>
          <w:noProof/>
        </w:rPr>
        <w:t xml:space="preserve"> 62: 426–440, 2009.</w:t>
      </w:r>
    </w:p>
    <w:p w14:paraId="29A2D091"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Rauch HE</w:t>
      </w:r>
      <w:r w:rsidRPr="00611C09">
        <w:rPr>
          <w:rFonts w:ascii="Times New Roman" w:hAnsi="Times New Roman" w:cs="Times New Roman"/>
          <w:noProof/>
        </w:rPr>
        <w:t xml:space="preserve">, </w:t>
      </w:r>
      <w:r w:rsidRPr="00611C09">
        <w:rPr>
          <w:rFonts w:ascii="Times New Roman" w:hAnsi="Times New Roman" w:cs="Times New Roman"/>
          <w:b/>
          <w:bCs/>
          <w:noProof/>
        </w:rPr>
        <w:t>Tung F</w:t>
      </w:r>
      <w:r w:rsidRPr="00611C09">
        <w:rPr>
          <w:rFonts w:ascii="Times New Roman" w:hAnsi="Times New Roman" w:cs="Times New Roman"/>
          <w:noProof/>
        </w:rPr>
        <w:t xml:space="preserve">, </w:t>
      </w:r>
      <w:r w:rsidRPr="00611C09">
        <w:rPr>
          <w:rFonts w:ascii="Times New Roman" w:hAnsi="Times New Roman" w:cs="Times New Roman"/>
          <w:b/>
          <w:bCs/>
          <w:noProof/>
        </w:rPr>
        <w:t>Striebel CT</w:t>
      </w:r>
      <w:r w:rsidRPr="00611C09">
        <w:rPr>
          <w:rFonts w:ascii="Times New Roman" w:hAnsi="Times New Roman" w:cs="Times New Roman"/>
          <w:noProof/>
        </w:rPr>
        <w:t xml:space="preserve">. Maximum likelihood estimates of linear dynamic systems. </w:t>
      </w:r>
      <w:r w:rsidRPr="00611C09">
        <w:rPr>
          <w:rFonts w:ascii="Times New Roman" w:hAnsi="Times New Roman" w:cs="Times New Roman"/>
          <w:i/>
          <w:iCs/>
          <w:noProof/>
        </w:rPr>
        <w:t>AIAA J</w:t>
      </w:r>
      <w:r w:rsidRPr="00611C09">
        <w:rPr>
          <w:rFonts w:ascii="Times New Roman" w:hAnsi="Times New Roman" w:cs="Times New Roman"/>
          <w:noProof/>
        </w:rPr>
        <w:t xml:space="preserve"> 3: 1445–1450, 1965.</w:t>
      </w:r>
    </w:p>
    <w:p w14:paraId="662810F5"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Rokni U</w:t>
      </w:r>
      <w:r w:rsidRPr="00611C09">
        <w:rPr>
          <w:rFonts w:ascii="Times New Roman" w:hAnsi="Times New Roman" w:cs="Times New Roman"/>
          <w:noProof/>
        </w:rPr>
        <w:t xml:space="preserve">, </w:t>
      </w:r>
      <w:r w:rsidRPr="00611C09">
        <w:rPr>
          <w:rFonts w:ascii="Times New Roman" w:hAnsi="Times New Roman" w:cs="Times New Roman"/>
          <w:b/>
          <w:bCs/>
          <w:noProof/>
        </w:rPr>
        <w:t>Richardson AG</w:t>
      </w:r>
      <w:r w:rsidRPr="00611C09">
        <w:rPr>
          <w:rFonts w:ascii="Times New Roman" w:hAnsi="Times New Roman" w:cs="Times New Roman"/>
          <w:noProof/>
        </w:rPr>
        <w:t xml:space="preserve">, </w:t>
      </w:r>
      <w:r w:rsidRPr="00611C09">
        <w:rPr>
          <w:rFonts w:ascii="Times New Roman" w:hAnsi="Times New Roman" w:cs="Times New Roman"/>
          <w:b/>
          <w:bCs/>
          <w:noProof/>
        </w:rPr>
        <w:t>Bizzi E</w:t>
      </w:r>
      <w:r w:rsidRPr="00611C09">
        <w:rPr>
          <w:rFonts w:ascii="Times New Roman" w:hAnsi="Times New Roman" w:cs="Times New Roman"/>
          <w:noProof/>
        </w:rPr>
        <w:t xml:space="preserve">, </w:t>
      </w:r>
      <w:r w:rsidRPr="00611C09">
        <w:rPr>
          <w:rFonts w:ascii="Times New Roman" w:hAnsi="Times New Roman" w:cs="Times New Roman"/>
          <w:b/>
          <w:bCs/>
          <w:noProof/>
        </w:rPr>
        <w:t>Seung HS</w:t>
      </w:r>
      <w:r w:rsidRPr="00611C09">
        <w:rPr>
          <w:rFonts w:ascii="Times New Roman" w:hAnsi="Times New Roman" w:cs="Times New Roman"/>
          <w:noProof/>
        </w:rPr>
        <w:t xml:space="preserve">. Motor learning with unstable neural representations. </w:t>
      </w:r>
      <w:r w:rsidRPr="00611C09">
        <w:rPr>
          <w:rFonts w:ascii="Times New Roman" w:hAnsi="Times New Roman" w:cs="Times New Roman"/>
          <w:i/>
          <w:iCs/>
          <w:noProof/>
        </w:rPr>
        <w:t>Neuron</w:t>
      </w:r>
      <w:r w:rsidRPr="00611C09">
        <w:rPr>
          <w:rFonts w:ascii="Times New Roman" w:hAnsi="Times New Roman" w:cs="Times New Roman"/>
          <w:noProof/>
        </w:rPr>
        <w:t xml:space="preserve"> 54: 653–666, 2007.</w:t>
      </w:r>
    </w:p>
    <w:p w14:paraId="2A1F6F61"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Steinmetz NA</w:t>
      </w:r>
      <w:r w:rsidRPr="00611C09">
        <w:rPr>
          <w:rFonts w:ascii="Times New Roman" w:hAnsi="Times New Roman" w:cs="Times New Roman"/>
          <w:noProof/>
        </w:rPr>
        <w:t xml:space="preserve">, </w:t>
      </w:r>
      <w:r w:rsidRPr="00611C09">
        <w:rPr>
          <w:rFonts w:ascii="Times New Roman" w:hAnsi="Times New Roman" w:cs="Times New Roman"/>
          <w:b/>
          <w:bCs/>
          <w:noProof/>
        </w:rPr>
        <w:t>Aydin C</w:t>
      </w:r>
      <w:r w:rsidRPr="00611C09">
        <w:rPr>
          <w:rFonts w:ascii="Times New Roman" w:hAnsi="Times New Roman" w:cs="Times New Roman"/>
          <w:noProof/>
        </w:rPr>
        <w:t xml:space="preserve">, </w:t>
      </w:r>
      <w:r w:rsidRPr="00611C09">
        <w:rPr>
          <w:rFonts w:ascii="Times New Roman" w:hAnsi="Times New Roman" w:cs="Times New Roman"/>
          <w:b/>
          <w:bCs/>
          <w:noProof/>
        </w:rPr>
        <w:t>Lebedeva A</w:t>
      </w:r>
      <w:r w:rsidRPr="00611C09">
        <w:rPr>
          <w:rFonts w:ascii="Times New Roman" w:hAnsi="Times New Roman" w:cs="Times New Roman"/>
          <w:noProof/>
        </w:rPr>
        <w:t xml:space="preserve">, </w:t>
      </w:r>
      <w:r w:rsidRPr="00611C09">
        <w:rPr>
          <w:rFonts w:ascii="Times New Roman" w:hAnsi="Times New Roman" w:cs="Times New Roman"/>
          <w:b/>
          <w:bCs/>
          <w:noProof/>
        </w:rPr>
        <w:t>Okun M</w:t>
      </w:r>
      <w:r w:rsidRPr="00611C09">
        <w:rPr>
          <w:rFonts w:ascii="Times New Roman" w:hAnsi="Times New Roman" w:cs="Times New Roman"/>
          <w:noProof/>
        </w:rPr>
        <w:t xml:space="preserve">, </w:t>
      </w:r>
      <w:r w:rsidRPr="00611C09">
        <w:rPr>
          <w:rFonts w:ascii="Times New Roman" w:hAnsi="Times New Roman" w:cs="Times New Roman"/>
          <w:b/>
          <w:bCs/>
          <w:noProof/>
        </w:rPr>
        <w:t>Pachitariu M</w:t>
      </w:r>
      <w:r w:rsidRPr="00611C09">
        <w:rPr>
          <w:rFonts w:ascii="Times New Roman" w:hAnsi="Times New Roman" w:cs="Times New Roman"/>
          <w:noProof/>
        </w:rPr>
        <w:t xml:space="preserve">, </w:t>
      </w:r>
      <w:r w:rsidRPr="00611C09">
        <w:rPr>
          <w:rFonts w:ascii="Times New Roman" w:hAnsi="Times New Roman" w:cs="Times New Roman"/>
          <w:b/>
          <w:bCs/>
          <w:noProof/>
        </w:rPr>
        <w:t>Bauza M</w:t>
      </w:r>
      <w:r w:rsidRPr="00611C09">
        <w:rPr>
          <w:rFonts w:ascii="Times New Roman" w:hAnsi="Times New Roman" w:cs="Times New Roman"/>
          <w:noProof/>
        </w:rPr>
        <w:t xml:space="preserve">, </w:t>
      </w:r>
      <w:r w:rsidRPr="00611C09">
        <w:rPr>
          <w:rFonts w:ascii="Times New Roman" w:hAnsi="Times New Roman" w:cs="Times New Roman"/>
          <w:b/>
          <w:bCs/>
          <w:noProof/>
        </w:rPr>
        <w:t>Beau M</w:t>
      </w:r>
      <w:r w:rsidRPr="00611C09">
        <w:rPr>
          <w:rFonts w:ascii="Times New Roman" w:hAnsi="Times New Roman" w:cs="Times New Roman"/>
          <w:noProof/>
        </w:rPr>
        <w:t xml:space="preserve">, </w:t>
      </w:r>
      <w:r w:rsidRPr="00611C09">
        <w:rPr>
          <w:rFonts w:ascii="Times New Roman" w:hAnsi="Times New Roman" w:cs="Times New Roman"/>
          <w:b/>
          <w:bCs/>
          <w:noProof/>
        </w:rPr>
        <w:t>Bhagat J</w:t>
      </w:r>
      <w:r w:rsidRPr="00611C09">
        <w:rPr>
          <w:rFonts w:ascii="Times New Roman" w:hAnsi="Times New Roman" w:cs="Times New Roman"/>
          <w:noProof/>
        </w:rPr>
        <w:t xml:space="preserve">, </w:t>
      </w:r>
      <w:r w:rsidRPr="00611C09">
        <w:rPr>
          <w:rFonts w:ascii="Times New Roman" w:hAnsi="Times New Roman" w:cs="Times New Roman"/>
          <w:b/>
          <w:bCs/>
          <w:noProof/>
        </w:rPr>
        <w:t>Böhm C</w:t>
      </w:r>
      <w:r w:rsidRPr="00611C09">
        <w:rPr>
          <w:rFonts w:ascii="Times New Roman" w:hAnsi="Times New Roman" w:cs="Times New Roman"/>
          <w:noProof/>
        </w:rPr>
        <w:t xml:space="preserve">, </w:t>
      </w:r>
      <w:r w:rsidRPr="00611C09">
        <w:rPr>
          <w:rFonts w:ascii="Times New Roman" w:hAnsi="Times New Roman" w:cs="Times New Roman"/>
          <w:b/>
          <w:bCs/>
          <w:noProof/>
        </w:rPr>
        <w:t>Broux M</w:t>
      </w:r>
      <w:r w:rsidRPr="00611C09">
        <w:rPr>
          <w:rFonts w:ascii="Times New Roman" w:hAnsi="Times New Roman" w:cs="Times New Roman"/>
          <w:noProof/>
        </w:rPr>
        <w:t xml:space="preserve">, </w:t>
      </w:r>
      <w:r w:rsidRPr="00611C09">
        <w:rPr>
          <w:rFonts w:ascii="Times New Roman" w:hAnsi="Times New Roman" w:cs="Times New Roman"/>
          <w:b/>
          <w:bCs/>
          <w:noProof/>
        </w:rPr>
        <w:t>Chen S</w:t>
      </w:r>
      <w:r w:rsidRPr="00611C09">
        <w:rPr>
          <w:rFonts w:ascii="Times New Roman" w:hAnsi="Times New Roman" w:cs="Times New Roman"/>
          <w:noProof/>
        </w:rPr>
        <w:t xml:space="preserve">, </w:t>
      </w:r>
      <w:r w:rsidRPr="00611C09">
        <w:rPr>
          <w:rFonts w:ascii="Times New Roman" w:hAnsi="Times New Roman" w:cs="Times New Roman"/>
          <w:b/>
          <w:bCs/>
          <w:noProof/>
        </w:rPr>
        <w:t>Colonell J</w:t>
      </w:r>
      <w:r w:rsidRPr="00611C09">
        <w:rPr>
          <w:rFonts w:ascii="Times New Roman" w:hAnsi="Times New Roman" w:cs="Times New Roman"/>
          <w:noProof/>
        </w:rPr>
        <w:t xml:space="preserve">, </w:t>
      </w:r>
      <w:r w:rsidRPr="00611C09">
        <w:rPr>
          <w:rFonts w:ascii="Times New Roman" w:hAnsi="Times New Roman" w:cs="Times New Roman"/>
          <w:b/>
          <w:bCs/>
          <w:noProof/>
        </w:rPr>
        <w:t>Gardner RJ</w:t>
      </w:r>
      <w:r w:rsidRPr="00611C09">
        <w:rPr>
          <w:rFonts w:ascii="Times New Roman" w:hAnsi="Times New Roman" w:cs="Times New Roman"/>
          <w:noProof/>
        </w:rPr>
        <w:t xml:space="preserve">, </w:t>
      </w:r>
      <w:r w:rsidRPr="00611C09">
        <w:rPr>
          <w:rFonts w:ascii="Times New Roman" w:hAnsi="Times New Roman" w:cs="Times New Roman"/>
          <w:b/>
          <w:bCs/>
          <w:noProof/>
        </w:rPr>
        <w:t>Karsh B</w:t>
      </w:r>
      <w:r w:rsidRPr="00611C09">
        <w:rPr>
          <w:rFonts w:ascii="Times New Roman" w:hAnsi="Times New Roman" w:cs="Times New Roman"/>
          <w:noProof/>
        </w:rPr>
        <w:t xml:space="preserve">, </w:t>
      </w:r>
      <w:r w:rsidRPr="00611C09">
        <w:rPr>
          <w:rFonts w:ascii="Times New Roman" w:hAnsi="Times New Roman" w:cs="Times New Roman"/>
          <w:b/>
          <w:bCs/>
          <w:noProof/>
        </w:rPr>
        <w:t>Kloosterman F</w:t>
      </w:r>
      <w:r w:rsidRPr="00611C09">
        <w:rPr>
          <w:rFonts w:ascii="Times New Roman" w:hAnsi="Times New Roman" w:cs="Times New Roman"/>
          <w:noProof/>
        </w:rPr>
        <w:t xml:space="preserve">, </w:t>
      </w:r>
      <w:r w:rsidRPr="00611C09">
        <w:rPr>
          <w:rFonts w:ascii="Times New Roman" w:hAnsi="Times New Roman" w:cs="Times New Roman"/>
          <w:b/>
          <w:bCs/>
          <w:noProof/>
        </w:rPr>
        <w:t>Kostadinov D</w:t>
      </w:r>
      <w:r w:rsidRPr="00611C09">
        <w:rPr>
          <w:rFonts w:ascii="Times New Roman" w:hAnsi="Times New Roman" w:cs="Times New Roman"/>
          <w:noProof/>
        </w:rPr>
        <w:t xml:space="preserve">, </w:t>
      </w:r>
      <w:r w:rsidRPr="00611C09">
        <w:rPr>
          <w:rFonts w:ascii="Times New Roman" w:hAnsi="Times New Roman" w:cs="Times New Roman"/>
          <w:b/>
          <w:bCs/>
          <w:noProof/>
        </w:rPr>
        <w:t>Mora-Lopez C</w:t>
      </w:r>
      <w:r w:rsidRPr="00611C09">
        <w:rPr>
          <w:rFonts w:ascii="Times New Roman" w:hAnsi="Times New Roman" w:cs="Times New Roman"/>
          <w:noProof/>
        </w:rPr>
        <w:t xml:space="preserve">, </w:t>
      </w:r>
      <w:r w:rsidRPr="00611C09">
        <w:rPr>
          <w:rFonts w:ascii="Times New Roman" w:hAnsi="Times New Roman" w:cs="Times New Roman"/>
          <w:b/>
          <w:bCs/>
          <w:noProof/>
        </w:rPr>
        <w:t>O’Callaghan J</w:t>
      </w:r>
      <w:r w:rsidRPr="00611C09">
        <w:rPr>
          <w:rFonts w:ascii="Times New Roman" w:hAnsi="Times New Roman" w:cs="Times New Roman"/>
          <w:noProof/>
        </w:rPr>
        <w:t xml:space="preserve">, </w:t>
      </w:r>
      <w:r w:rsidRPr="00611C09">
        <w:rPr>
          <w:rFonts w:ascii="Times New Roman" w:hAnsi="Times New Roman" w:cs="Times New Roman"/>
          <w:b/>
          <w:bCs/>
          <w:noProof/>
        </w:rPr>
        <w:t>Park J</w:t>
      </w:r>
      <w:r w:rsidRPr="00611C09">
        <w:rPr>
          <w:rFonts w:ascii="Times New Roman" w:hAnsi="Times New Roman" w:cs="Times New Roman"/>
          <w:noProof/>
        </w:rPr>
        <w:t xml:space="preserve">, </w:t>
      </w:r>
      <w:r w:rsidRPr="00611C09">
        <w:rPr>
          <w:rFonts w:ascii="Times New Roman" w:hAnsi="Times New Roman" w:cs="Times New Roman"/>
          <w:b/>
          <w:bCs/>
          <w:noProof/>
        </w:rPr>
        <w:t>Putzeys J</w:t>
      </w:r>
      <w:r w:rsidRPr="00611C09">
        <w:rPr>
          <w:rFonts w:ascii="Times New Roman" w:hAnsi="Times New Roman" w:cs="Times New Roman"/>
          <w:noProof/>
        </w:rPr>
        <w:t xml:space="preserve">, </w:t>
      </w:r>
      <w:r w:rsidRPr="00611C09">
        <w:rPr>
          <w:rFonts w:ascii="Times New Roman" w:hAnsi="Times New Roman" w:cs="Times New Roman"/>
          <w:b/>
          <w:bCs/>
          <w:noProof/>
        </w:rPr>
        <w:t>Sauerbrei B</w:t>
      </w:r>
      <w:r w:rsidRPr="00611C09">
        <w:rPr>
          <w:rFonts w:ascii="Times New Roman" w:hAnsi="Times New Roman" w:cs="Times New Roman"/>
          <w:noProof/>
        </w:rPr>
        <w:t xml:space="preserve">, </w:t>
      </w:r>
      <w:r w:rsidRPr="00611C09">
        <w:rPr>
          <w:rFonts w:ascii="Times New Roman" w:hAnsi="Times New Roman" w:cs="Times New Roman"/>
          <w:b/>
          <w:bCs/>
          <w:noProof/>
        </w:rPr>
        <w:t>van Daal RJJ</w:t>
      </w:r>
      <w:r w:rsidRPr="00611C09">
        <w:rPr>
          <w:rFonts w:ascii="Times New Roman" w:hAnsi="Times New Roman" w:cs="Times New Roman"/>
          <w:noProof/>
        </w:rPr>
        <w:t xml:space="preserve">, </w:t>
      </w:r>
      <w:r w:rsidRPr="00611C09">
        <w:rPr>
          <w:rFonts w:ascii="Times New Roman" w:hAnsi="Times New Roman" w:cs="Times New Roman"/>
          <w:b/>
          <w:bCs/>
          <w:noProof/>
        </w:rPr>
        <w:t>Vollan AZ</w:t>
      </w:r>
      <w:r w:rsidRPr="00611C09">
        <w:rPr>
          <w:rFonts w:ascii="Times New Roman" w:hAnsi="Times New Roman" w:cs="Times New Roman"/>
          <w:noProof/>
        </w:rPr>
        <w:t xml:space="preserve">, </w:t>
      </w:r>
      <w:r w:rsidRPr="00611C09">
        <w:rPr>
          <w:rFonts w:ascii="Times New Roman" w:hAnsi="Times New Roman" w:cs="Times New Roman"/>
          <w:b/>
          <w:bCs/>
          <w:noProof/>
        </w:rPr>
        <w:t>Wang S</w:t>
      </w:r>
      <w:r w:rsidRPr="00611C09">
        <w:rPr>
          <w:rFonts w:ascii="Times New Roman" w:hAnsi="Times New Roman" w:cs="Times New Roman"/>
          <w:noProof/>
        </w:rPr>
        <w:t xml:space="preserve">, </w:t>
      </w:r>
      <w:r w:rsidRPr="00611C09">
        <w:rPr>
          <w:rFonts w:ascii="Times New Roman" w:hAnsi="Times New Roman" w:cs="Times New Roman"/>
          <w:b/>
          <w:bCs/>
          <w:noProof/>
        </w:rPr>
        <w:t>Welkenhuysen M</w:t>
      </w:r>
      <w:r w:rsidRPr="00611C09">
        <w:rPr>
          <w:rFonts w:ascii="Times New Roman" w:hAnsi="Times New Roman" w:cs="Times New Roman"/>
          <w:noProof/>
        </w:rPr>
        <w:t xml:space="preserve">, </w:t>
      </w:r>
      <w:r w:rsidRPr="00611C09">
        <w:rPr>
          <w:rFonts w:ascii="Times New Roman" w:hAnsi="Times New Roman" w:cs="Times New Roman"/>
          <w:b/>
          <w:bCs/>
          <w:noProof/>
        </w:rPr>
        <w:t>Ye Z</w:t>
      </w:r>
      <w:r w:rsidRPr="00611C09">
        <w:rPr>
          <w:rFonts w:ascii="Times New Roman" w:hAnsi="Times New Roman" w:cs="Times New Roman"/>
          <w:noProof/>
        </w:rPr>
        <w:t xml:space="preserve">, </w:t>
      </w:r>
      <w:r w:rsidRPr="00611C09">
        <w:rPr>
          <w:rFonts w:ascii="Times New Roman" w:hAnsi="Times New Roman" w:cs="Times New Roman"/>
          <w:b/>
          <w:bCs/>
          <w:noProof/>
        </w:rPr>
        <w:t>Dudman JT</w:t>
      </w:r>
      <w:r w:rsidRPr="00611C09">
        <w:rPr>
          <w:rFonts w:ascii="Times New Roman" w:hAnsi="Times New Roman" w:cs="Times New Roman"/>
          <w:noProof/>
        </w:rPr>
        <w:t xml:space="preserve">, </w:t>
      </w:r>
      <w:r w:rsidRPr="00611C09">
        <w:rPr>
          <w:rFonts w:ascii="Times New Roman" w:hAnsi="Times New Roman" w:cs="Times New Roman"/>
          <w:b/>
          <w:bCs/>
          <w:noProof/>
        </w:rPr>
        <w:t>Dutta B</w:t>
      </w:r>
      <w:r w:rsidRPr="00611C09">
        <w:rPr>
          <w:rFonts w:ascii="Times New Roman" w:hAnsi="Times New Roman" w:cs="Times New Roman"/>
          <w:noProof/>
        </w:rPr>
        <w:t xml:space="preserve">, </w:t>
      </w:r>
      <w:r w:rsidRPr="00611C09">
        <w:rPr>
          <w:rFonts w:ascii="Times New Roman" w:hAnsi="Times New Roman" w:cs="Times New Roman"/>
          <w:b/>
          <w:bCs/>
          <w:noProof/>
        </w:rPr>
        <w:t>Hantman AW</w:t>
      </w:r>
      <w:r w:rsidRPr="00611C09">
        <w:rPr>
          <w:rFonts w:ascii="Times New Roman" w:hAnsi="Times New Roman" w:cs="Times New Roman"/>
          <w:noProof/>
        </w:rPr>
        <w:t xml:space="preserve">, </w:t>
      </w:r>
      <w:r w:rsidRPr="00611C09">
        <w:rPr>
          <w:rFonts w:ascii="Times New Roman" w:hAnsi="Times New Roman" w:cs="Times New Roman"/>
          <w:b/>
          <w:bCs/>
          <w:noProof/>
        </w:rPr>
        <w:t>Harris KD</w:t>
      </w:r>
      <w:r w:rsidRPr="00611C09">
        <w:rPr>
          <w:rFonts w:ascii="Times New Roman" w:hAnsi="Times New Roman" w:cs="Times New Roman"/>
          <w:noProof/>
        </w:rPr>
        <w:t xml:space="preserve">, </w:t>
      </w:r>
      <w:r w:rsidRPr="00611C09">
        <w:rPr>
          <w:rFonts w:ascii="Times New Roman" w:hAnsi="Times New Roman" w:cs="Times New Roman"/>
          <w:b/>
          <w:bCs/>
          <w:noProof/>
        </w:rPr>
        <w:t>Lee AK</w:t>
      </w:r>
      <w:r w:rsidRPr="00611C09">
        <w:rPr>
          <w:rFonts w:ascii="Times New Roman" w:hAnsi="Times New Roman" w:cs="Times New Roman"/>
          <w:noProof/>
        </w:rPr>
        <w:t xml:space="preserve">, </w:t>
      </w:r>
      <w:r w:rsidRPr="00611C09">
        <w:rPr>
          <w:rFonts w:ascii="Times New Roman" w:hAnsi="Times New Roman" w:cs="Times New Roman"/>
          <w:b/>
          <w:bCs/>
          <w:noProof/>
        </w:rPr>
        <w:t>Moser EI</w:t>
      </w:r>
      <w:r w:rsidRPr="00611C09">
        <w:rPr>
          <w:rFonts w:ascii="Times New Roman" w:hAnsi="Times New Roman" w:cs="Times New Roman"/>
          <w:noProof/>
        </w:rPr>
        <w:t xml:space="preserve">, </w:t>
      </w:r>
      <w:r w:rsidRPr="00611C09">
        <w:rPr>
          <w:rFonts w:ascii="Times New Roman" w:hAnsi="Times New Roman" w:cs="Times New Roman"/>
          <w:b/>
          <w:bCs/>
          <w:noProof/>
        </w:rPr>
        <w:lastRenderedPageBreak/>
        <w:t>O’Keefe J</w:t>
      </w:r>
      <w:r w:rsidRPr="00611C09">
        <w:rPr>
          <w:rFonts w:ascii="Times New Roman" w:hAnsi="Times New Roman" w:cs="Times New Roman"/>
          <w:noProof/>
        </w:rPr>
        <w:t xml:space="preserve">, </w:t>
      </w:r>
      <w:r w:rsidRPr="00611C09">
        <w:rPr>
          <w:rFonts w:ascii="Times New Roman" w:hAnsi="Times New Roman" w:cs="Times New Roman"/>
          <w:b/>
          <w:bCs/>
          <w:noProof/>
        </w:rPr>
        <w:t>Renart A</w:t>
      </w:r>
      <w:r w:rsidRPr="00611C09">
        <w:rPr>
          <w:rFonts w:ascii="Times New Roman" w:hAnsi="Times New Roman" w:cs="Times New Roman"/>
          <w:noProof/>
        </w:rPr>
        <w:t xml:space="preserve">, </w:t>
      </w:r>
      <w:r w:rsidRPr="00611C09">
        <w:rPr>
          <w:rFonts w:ascii="Times New Roman" w:hAnsi="Times New Roman" w:cs="Times New Roman"/>
          <w:b/>
          <w:bCs/>
          <w:noProof/>
        </w:rPr>
        <w:t>Svoboda K</w:t>
      </w:r>
      <w:r w:rsidRPr="00611C09">
        <w:rPr>
          <w:rFonts w:ascii="Times New Roman" w:hAnsi="Times New Roman" w:cs="Times New Roman"/>
          <w:noProof/>
        </w:rPr>
        <w:t xml:space="preserve">, </w:t>
      </w:r>
      <w:r w:rsidRPr="00611C09">
        <w:rPr>
          <w:rFonts w:ascii="Times New Roman" w:hAnsi="Times New Roman" w:cs="Times New Roman"/>
          <w:b/>
          <w:bCs/>
          <w:noProof/>
        </w:rPr>
        <w:t>Häusser M</w:t>
      </w:r>
      <w:r w:rsidRPr="00611C09">
        <w:rPr>
          <w:rFonts w:ascii="Times New Roman" w:hAnsi="Times New Roman" w:cs="Times New Roman"/>
          <w:noProof/>
        </w:rPr>
        <w:t xml:space="preserve">, </w:t>
      </w:r>
      <w:r w:rsidRPr="00611C09">
        <w:rPr>
          <w:rFonts w:ascii="Times New Roman" w:hAnsi="Times New Roman" w:cs="Times New Roman"/>
          <w:b/>
          <w:bCs/>
          <w:noProof/>
        </w:rPr>
        <w:t>Haesler S</w:t>
      </w:r>
      <w:r w:rsidRPr="00611C09">
        <w:rPr>
          <w:rFonts w:ascii="Times New Roman" w:hAnsi="Times New Roman" w:cs="Times New Roman"/>
          <w:noProof/>
        </w:rPr>
        <w:t xml:space="preserve">, </w:t>
      </w:r>
      <w:r w:rsidRPr="00611C09">
        <w:rPr>
          <w:rFonts w:ascii="Times New Roman" w:hAnsi="Times New Roman" w:cs="Times New Roman"/>
          <w:b/>
          <w:bCs/>
          <w:noProof/>
        </w:rPr>
        <w:t>Carandini M</w:t>
      </w:r>
      <w:r w:rsidRPr="00611C09">
        <w:rPr>
          <w:rFonts w:ascii="Times New Roman" w:hAnsi="Times New Roman" w:cs="Times New Roman"/>
          <w:noProof/>
        </w:rPr>
        <w:t xml:space="preserve">, </w:t>
      </w:r>
      <w:r w:rsidRPr="00611C09">
        <w:rPr>
          <w:rFonts w:ascii="Times New Roman" w:hAnsi="Times New Roman" w:cs="Times New Roman"/>
          <w:b/>
          <w:bCs/>
          <w:noProof/>
        </w:rPr>
        <w:t>Harris TD</w:t>
      </w:r>
      <w:r w:rsidRPr="00611C09">
        <w:rPr>
          <w:rFonts w:ascii="Times New Roman" w:hAnsi="Times New Roman" w:cs="Times New Roman"/>
          <w:noProof/>
        </w:rPr>
        <w:t xml:space="preserve">. Neuropixels 2.0: A miniaturized high-density probe for stable, long-term brain recordings. </w:t>
      </w:r>
      <w:r w:rsidRPr="00611C09">
        <w:rPr>
          <w:rFonts w:ascii="Times New Roman" w:hAnsi="Times New Roman" w:cs="Times New Roman"/>
          <w:i/>
          <w:iCs/>
          <w:noProof/>
        </w:rPr>
        <w:t>Science (80- )</w:t>
      </w:r>
      <w:r w:rsidRPr="00611C09">
        <w:rPr>
          <w:rFonts w:ascii="Times New Roman" w:hAnsi="Times New Roman" w:cs="Times New Roman"/>
          <w:noProof/>
        </w:rPr>
        <w:t xml:space="preserve"> 372, 2021.</w:t>
      </w:r>
    </w:p>
    <w:p w14:paraId="1300B70E"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Stevenson IH</w:t>
      </w:r>
      <w:r w:rsidRPr="00611C09">
        <w:rPr>
          <w:rFonts w:ascii="Times New Roman" w:hAnsi="Times New Roman" w:cs="Times New Roman"/>
          <w:noProof/>
        </w:rPr>
        <w:t xml:space="preserve">. Flexible models for spike count data with both over- and under- dispersion. </w:t>
      </w:r>
      <w:r w:rsidRPr="00611C09">
        <w:rPr>
          <w:rFonts w:ascii="Times New Roman" w:hAnsi="Times New Roman" w:cs="Times New Roman"/>
          <w:i/>
          <w:iCs/>
          <w:noProof/>
        </w:rPr>
        <w:t>J Comput Neurosci</w:t>
      </w:r>
      <w:r w:rsidRPr="00611C09">
        <w:rPr>
          <w:rFonts w:ascii="Times New Roman" w:hAnsi="Times New Roman" w:cs="Times New Roman"/>
          <w:noProof/>
        </w:rPr>
        <w:t xml:space="preserve"> 41: 29–43, 2016.</w:t>
      </w:r>
    </w:p>
    <w:p w14:paraId="1D7B4D42"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Stevenson IH</w:t>
      </w:r>
      <w:r w:rsidRPr="00611C09">
        <w:rPr>
          <w:rFonts w:ascii="Times New Roman" w:hAnsi="Times New Roman" w:cs="Times New Roman"/>
          <w:noProof/>
        </w:rPr>
        <w:t xml:space="preserve">, </w:t>
      </w:r>
      <w:r w:rsidRPr="00611C09">
        <w:rPr>
          <w:rFonts w:ascii="Times New Roman" w:hAnsi="Times New Roman" w:cs="Times New Roman"/>
          <w:b/>
          <w:bCs/>
          <w:noProof/>
        </w:rPr>
        <w:t>Cherian A</w:t>
      </w:r>
      <w:r w:rsidRPr="00611C09">
        <w:rPr>
          <w:rFonts w:ascii="Times New Roman" w:hAnsi="Times New Roman" w:cs="Times New Roman"/>
          <w:noProof/>
        </w:rPr>
        <w:t xml:space="preserve">, </w:t>
      </w:r>
      <w:r w:rsidRPr="00611C09">
        <w:rPr>
          <w:rFonts w:ascii="Times New Roman" w:hAnsi="Times New Roman" w:cs="Times New Roman"/>
          <w:b/>
          <w:bCs/>
          <w:noProof/>
        </w:rPr>
        <w:t>London BM</w:t>
      </w:r>
      <w:r w:rsidRPr="00611C09">
        <w:rPr>
          <w:rFonts w:ascii="Times New Roman" w:hAnsi="Times New Roman" w:cs="Times New Roman"/>
          <w:noProof/>
        </w:rPr>
        <w:t xml:space="preserve">, </w:t>
      </w:r>
      <w:r w:rsidRPr="00611C09">
        <w:rPr>
          <w:rFonts w:ascii="Times New Roman" w:hAnsi="Times New Roman" w:cs="Times New Roman"/>
          <w:b/>
          <w:bCs/>
          <w:noProof/>
        </w:rPr>
        <w:t>Sachs NA</w:t>
      </w:r>
      <w:r w:rsidRPr="00611C09">
        <w:rPr>
          <w:rFonts w:ascii="Times New Roman" w:hAnsi="Times New Roman" w:cs="Times New Roman"/>
          <w:noProof/>
        </w:rPr>
        <w:t xml:space="preserve">, </w:t>
      </w:r>
      <w:r w:rsidRPr="00611C09">
        <w:rPr>
          <w:rFonts w:ascii="Times New Roman" w:hAnsi="Times New Roman" w:cs="Times New Roman"/>
          <w:b/>
          <w:bCs/>
          <w:noProof/>
        </w:rPr>
        <w:t>Lindberg E</w:t>
      </w:r>
      <w:r w:rsidRPr="00611C09">
        <w:rPr>
          <w:rFonts w:ascii="Times New Roman" w:hAnsi="Times New Roman" w:cs="Times New Roman"/>
          <w:noProof/>
        </w:rPr>
        <w:t xml:space="preserve">, </w:t>
      </w:r>
      <w:r w:rsidRPr="00611C09">
        <w:rPr>
          <w:rFonts w:ascii="Times New Roman" w:hAnsi="Times New Roman" w:cs="Times New Roman"/>
          <w:b/>
          <w:bCs/>
          <w:noProof/>
        </w:rPr>
        <w:t>Reimer J</w:t>
      </w:r>
      <w:r w:rsidRPr="00611C09">
        <w:rPr>
          <w:rFonts w:ascii="Times New Roman" w:hAnsi="Times New Roman" w:cs="Times New Roman"/>
          <w:noProof/>
        </w:rPr>
        <w:t xml:space="preserve">, </w:t>
      </w:r>
      <w:r w:rsidRPr="00611C09">
        <w:rPr>
          <w:rFonts w:ascii="Times New Roman" w:hAnsi="Times New Roman" w:cs="Times New Roman"/>
          <w:b/>
          <w:bCs/>
          <w:noProof/>
        </w:rPr>
        <w:t>Slutzky MW</w:t>
      </w:r>
      <w:r w:rsidRPr="00611C09">
        <w:rPr>
          <w:rFonts w:ascii="Times New Roman" w:hAnsi="Times New Roman" w:cs="Times New Roman"/>
          <w:noProof/>
        </w:rPr>
        <w:t xml:space="preserve">, </w:t>
      </w:r>
      <w:r w:rsidRPr="00611C09">
        <w:rPr>
          <w:rFonts w:ascii="Times New Roman" w:hAnsi="Times New Roman" w:cs="Times New Roman"/>
          <w:b/>
          <w:bCs/>
          <w:noProof/>
        </w:rPr>
        <w:t>Hatsopoulos NG</w:t>
      </w:r>
      <w:r w:rsidRPr="00611C09">
        <w:rPr>
          <w:rFonts w:ascii="Times New Roman" w:hAnsi="Times New Roman" w:cs="Times New Roman"/>
          <w:noProof/>
        </w:rPr>
        <w:t xml:space="preserve">, </w:t>
      </w:r>
      <w:r w:rsidRPr="00611C09">
        <w:rPr>
          <w:rFonts w:ascii="Times New Roman" w:hAnsi="Times New Roman" w:cs="Times New Roman"/>
          <w:b/>
          <w:bCs/>
          <w:noProof/>
        </w:rPr>
        <w:t>Miller LE</w:t>
      </w:r>
      <w:r w:rsidRPr="00611C09">
        <w:rPr>
          <w:rFonts w:ascii="Times New Roman" w:hAnsi="Times New Roman" w:cs="Times New Roman"/>
          <w:noProof/>
        </w:rPr>
        <w:t xml:space="preserve">, </w:t>
      </w:r>
      <w:r w:rsidRPr="00611C09">
        <w:rPr>
          <w:rFonts w:ascii="Times New Roman" w:hAnsi="Times New Roman" w:cs="Times New Roman"/>
          <w:b/>
          <w:bCs/>
          <w:noProof/>
        </w:rPr>
        <w:t>Kording KP</w:t>
      </w:r>
      <w:r w:rsidRPr="00611C09">
        <w:rPr>
          <w:rFonts w:ascii="Times New Roman" w:hAnsi="Times New Roman" w:cs="Times New Roman"/>
          <w:noProof/>
        </w:rPr>
        <w:t xml:space="preserve">. Statistical assessment of the stability of neural movement representations. </w:t>
      </w:r>
      <w:r w:rsidRPr="00611C09">
        <w:rPr>
          <w:rFonts w:ascii="Times New Roman" w:hAnsi="Times New Roman" w:cs="Times New Roman"/>
          <w:i/>
          <w:iCs/>
          <w:noProof/>
        </w:rPr>
        <w:t>J Neurophysiol</w:t>
      </w:r>
      <w:r w:rsidRPr="00611C09">
        <w:rPr>
          <w:rFonts w:ascii="Times New Roman" w:hAnsi="Times New Roman" w:cs="Times New Roman"/>
          <w:noProof/>
        </w:rPr>
        <w:t xml:space="preserve"> 106: 764–774, 2011.</w:t>
      </w:r>
    </w:p>
    <w:p w14:paraId="1E4FA728"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Tomko GJ</w:t>
      </w:r>
      <w:r w:rsidRPr="00611C09">
        <w:rPr>
          <w:rFonts w:ascii="Times New Roman" w:hAnsi="Times New Roman" w:cs="Times New Roman"/>
          <w:noProof/>
        </w:rPr>
        <w:t xml:space="preserve">, </w:t>
      </w:r>
      <w:r w:rsidRPr="00611C09">
        <w:rPr>
          <w:rFonts w:ascii="Times New Roman" w:hAnsi="Times New Roman" w:cs="Times New Roman"/>
          <w:b/>
          <w:bCs/>
          <w:noProof/>
        </w:rPr>
        <w:t>Crapper DR</w:t>
      </w:r>
      <w:r w:rsidRPr="00611C09">
        <w:rPr>
          <w:rFonts w:ascii="Times New Roman" w:hAnsi="Times New Roman" w:cs="Times New Roman"/>
          <w:noProof/>
        </w:rPr>
        <w:t xml:space="preserve">. Neuronal Variability - Nonstationary Responses to Identical Visual-Stimuli. </w:t>
      </w:r>
      <w:r w:rsidRPr="00611C09">
        <w:rPr>
          <w:rFonts w:ascii="Times New Roman" w:hAnsi="Times New Roman" w:cs="Times New Roman"/>
          <w:i/>
          <w:iCs/>
          <w:noProof/>
        </w:rPr>
        <w:t>Brain Res</w:t>
      </w:r>
      <w:r w:rsidRPr="00611C09">
        <w:rPr>
          <w:rFonts w:ascii="Times New Roman" w:hAnsi="Times New Roman" w:cs="Times New Roman"/>
          <w:noProof/>
        </w:rPr>
        <w:t xml:space="preserve"> 79: 405–418, 1974.</w:t>
      </w:r>
    </w:p>
    <w:p w14:paraId="6C1E769B" w14:textId="77F7A528" w:rsidR="00D54D25" w:rsidRDefault="00D27569" w:rsidP="001F6135">
      <w:pPr>
        <w:widowControl w:val="0"/>
        <w:autoSpaceDE w:val="0"/>
        <w:autoSpaceDN w:val="0"/>
        <w:adjustRightInd w:val="0"/>
        <w:spacing w:line="240" w:lineRule="auto"/>
        <w:ind w:left="480" w:hanging="480"/>
      </w:pPr>
      <w:r>
        <w:fldChar w:fldCharType="end"/>
      </w:r>
    </w:p>
    <w:p w14:paraId="7287F859" w14:textId="40B9C051" w:rsidR="001B3C0C" w:rsidRDefault="001B3C0C">
      <w:pPr>
        <w:spacing w:line="240" w:lineRule="auto"/>
        <w:jc w:val="left"/>
      </w:pPr>
      <w:r>
        <w:br w:type="page"/>
      </w:r>
    </w:p>
    <w:p w14:paraId="0DEB7311" w14:textId="71F565D4" w:rsidR="00D3079B" w:rsidRDefault="006044CC" w:rsidP="00B7292E">
      <w:pPr>
        <w:pStyle w:val="Heading1"/>
      </w:pPr>
      <w:r>
        <w:lastRenderedPageBreak/>
        <w:t>Appendix</w:t>
      </w:r>
    </w:p>
    <w:p w14:paraId="2D40B668" w14:textId="646F99D9" w:rsidR="00D3079B" w:rsidRDefault="00DF0933" w:rsidP="00AC455B">
      <w:pPr>
        <w:pStyle w:val="Heading2"/>
      </w:pPr>
      <w:r>
        <w:t>Moments approximation for Conway-Maxwell Poisson distribution</w:t>
      </w:r>
    </w:p>
    <w:p w14:paraId="6C13915D" w14:textId="12D6E4D5" w:rsidR="00DF0933" w:rsidRDefault="00DF0933" w:rsidP="00D3079B">
      <w:r>
        <w:t xml:space="preserve">Assume </w:t>
      </w:r>
      <m:oMath>
        <m:r>
          <w:rPr>
            <w:rFonts w:ascii="Cambria Math" w:hAnsi="Cambria Math"/>
          </w:rPr>
          <m:t>λ≥2</m:t>
        </m:r>
      </m:oMath>
      <w:r>
        <w:t xml:space="preserve"> and </w:t>
      </w:r>
      <m:oMath>
        <m:r>
          <w:rPr>
            <w:rFonts w:ascii="Cambria Math" w:hAnsi="Cambria Math"/>
          </w:rPr>
          <m:t>ν≤1</m:t>
        </m:r>
      </m:oMath>
      <w:r>
        <w:t xml:space="preserve">, let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D3079B"/>
    <w:p w14:paraId="5D4E45AA" w14:textId="679E4CD4" w:rsidR="00DF0933" w:rsidRDefault="00DF0933" w:rsidP="00D3079B">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D3079B"/>
    <w:p w14:paraId="5A69C63E" w14:textId="2B3382BE" w:rsidR="00DF0933" w:rsidRDefault="00DF0933" w:rsidP="00D3079B">
      <w:r>
        <w:t>Then the moments</w:t>
      </w:r>
      <w:r w:rsidR="00AC455B">
        <w:t xml:space="preserve"> are</w:t>
      </w:r>
      <w:r w:rsidR="00B20572">
        <w:t xml:space="preserve"> (The highlight</w:t>
      </w:r>
      <w:r w:rsidR="00D34C9E">
        <w:t>s</w:t>
      </w:r>
      <w:r w:rsidR="00B20572">
        <w:t xml:space="preserve"> can be found in the reference, the covariance is </w:t>
      </w:r>
      <w:r w:rsidR="007D1021">
        <w:t>calculated</w:t>
      </w:r>
      <w:r w:rsidR="00B20572">
        <w:t xml:space="preserve"> by myself)</w:t>
      </w:r>
      <w:r>
        <w:t>:</w:t>
      </w:r>
    </w:p>
    <w:p w14:paraId="4C7AF020" w14:textId="6AA6E3E9" w:rsidR="00DF0933" w:rsidRDefault="00AC455B" w:rsidP="00AC455B">
      <m:oMathPara>
        <m:oMath>
          <m:r>
            <w:rPr>
              <w:rFonts w:ascii="Cambria Math" w:hAnsi="Cambria Math"/>
              <w:highlight w:val="yellow"/>
            </w:rPr>
            <m:t>E</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α-</m:t>
          </m:r>
          <m:f>
            <m:fPr>
              <m:ctrlPr>
                <w:rPr>
                  <w:rFonts w:ascii="Cambria Math" w:hAnsi="Cambria Math"/>
                  <w:i/>
                  <w:highlight w:val="yellow"/>
                </w:rPr>
              </m:ctrlPr>
            </m:fPr>
            <m:num>
              <m:r>
                <w:rPr>
                  <w:rFonts w:ascii="Cambria Math" w:hAnsi="Cambria Math"/>
                  <w:highlight w:val="yellow"/>
                </w:rPr>
                <m:t>ν-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1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E</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α</m:t>
          </m:r>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1</m:t>
              </m:r>
            </m:e>
          </m:d>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2π</m:t>
                  </m:r>
                </m:e>
              </m:func>
            </m:num>
            <m:den>
              <m:r>
                <w:rPr>
                  <w:rFonts w:ascii="Cambria Math" w:hAnsi="Cambria Math"/>
                  <w:highlight w:val="yellow"/>
                </w:rPr>
                <m:t>2</m:t>
              </m:r>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den>
          </m:f>
          <m:d>
            <m:dPr>
              <m:ctrlPr>
                <w:rPr>
                  <w:rFonts w:ascii="Cambria Math" w:hAnsi="Cambria Math"/>
                  <w:i/>
                  <w:highlight w:val="yellow"/>
                </w:rPr>
              </m:ctrlPr>
            </m:dPr>
            <m:e>
              <m:r>
                <w:rPr>
                  <w:rFonts w:ascii="Cambria Math" w:hAnsi="Cambria Math"/>
                  <w:highlight w:val="yellow"/>
                </w:rPr>
                <m:t>1+</m:t>
              </m:r>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den>
          </m:f>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5</m:t>
                  </m:r>
                </m:sup>
              </m:sSup>
            </m:den>
          </m:f>
          <m:d>
            <m:dPr>
              <m:ctrlPr>
                <w:rPr>
                  <w:rFonts w:ascii="Cambria Math" w:hAnsi="Cambria Math"/>
                  <w:i/>
                  <w:highlight w:val="yellow"/>
                </w:rPr>
              </m:ctrlPr>
            </m:dPr>
            <m:e>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4ν</m:t>
              </m:r>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6</m:t>
                  </m:r>
                </m:sup>
              </m:sSup>
            </m:den>
          </m:f>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2ν</m:t>
              </m:r>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2</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7584ABAF" w:rsidR="00AC455B" w:rsidRDefault="00AC455B" w:rsidP="00D3079B"/>
    <w:p w14:paraId="50272C6F" w14:textId="010D4241" w:rsidR="00DF0933" w:rsidRDefault="00DF0933" w:rsidP="00D3079B"/>
    <w:p w14:paraId="60FC8EE3" w14:textId="4D9A4536" w:rsidR="003A4CE2" w:rsidRDefault="00DF0933" w:rsidP="003A4CE2">
      <w:pPr>
        <w:pStyle w:val="Heading2"/>
      </w:pPr>
      <w:r>
        <w:t>Gradient and hessian for log-posterior</w:t>
      </w:r>
    </w:p>
    <w:p w14:paraId="605D57CE" w14:textId="0F19DC4F" w:rsidR="00AC455B" w:rsidRDefault="00755569" w:rsidP="00D3079B">
      <w:r>
        <w:t xml:space="preserve">Denote </w:t>
      </w:r>
      <m:oMath>
        <m:r>
          <w:rPr>
            <w:rFonts w:ascii="Cambria Math" w:hAnsi="Cambria Math"/>
          </w:rPr>
          <m:t>f=</m:t>
        </m:r>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8531BA">
        <w:t xml:space="preserve"> and </w:t>
      </w:r>
      <m:oMath>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m:t>
        </m:r>
        <m: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oMath>
      <w:r w:rsidR="008531BA">
        <w:t>.</w:t>
      </w:r>
      <w:r w:rsidR="00BF3887">
        <w:t xml:space="preserve"> </w:t>
      </w:r>
      <w:r w:rsidR="00AC455B">
        <w:t>The gradient:</w:t>
      </w:r>
    </w:p>
    <w:p w14:paraId="01A22906" w14:textId="75474E29" w:rsidR="00AC455B" w:rsidRPr="00BF3887" w:rsidRDefault="005D4FB7" w:rsidP="00AC455B">
      <w:pPr>
        <w:pStyle w:val="ListParagraph"/>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k-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k</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5B5DD4E6" w14:textId="09F23D7A" w:rsidR="00BF3887" w:rsidRPr="00E27AC5" w:rsidRDefault="00BF3887" w:rsidP="00BF3887">
      <w:pPr>
        <w:jc w:val="left"/>
      </w:pPr>
      <w:r>
        <w:t xml:space="preserve">, where </w:t>
      </w:r>
      <m:oMath>
        <m:r>
          <w:rPr>
            <w:rFonts w:ascii="Cambria Math" w:hAnsi="Cambria Math"/>
          </w:rPr>
          <m:t>k=2,…,T-1</m:t>
        </m:r>
      </m:oMath>
      <w:r>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1t</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nt</m:t>
                    </m:r>
                  </m:sub>
                </m:sSub>
              </m:e>
            </m:d>
          </m:e>
          <m:sup>
            <m:r>
              <w:rPr>
                <w:rFonts w:ascii="Cambria Math" w:hAnsi="Cambria Math"/>
              </w:rPr>
              <m:t>'</m:t>
            </m:r>
          </m:sup>
        </m:sSup>
      </m:oMath>
      <w:r>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g</m:t>
                    </m:r>
                  </m:e>
                  <m:sub>
                    <m:r>
                      <w:rPr>
                        <w:rFonts w:ascii="Cambria Math" w:hAnsi="Cambria Math"/>
                      </w:rPr>
                      <m:t>1t</m:t>
                    </m:r>
                  </m:sub>
                </m:sSub>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nt</m:t>
                    </m:r>
                  </m:sub>
                </m:sSub>
              </m:e>
            </m:d>
          </m:e>
          <m:sup>
            <m:r>
              <w:rPr>
                <w:rFonts w:ascii="Cambria Math" w:hAnsi="Cambria Math"/>
              </w:rPr>
              <m:t>'</m:t>
            </m:r>
          </m:sup>
        </m:sSup>
      </m:oMath>
      <w:r>
        <w:t>.</w:t>
      </w:r>
    </w:p>
    <w:p w14:paraId="3611685B" w14:textId="77777777" w:rsidR="00AC455B" w:rsidRDefault="00AC455B" w:rsidP="00D3079B"/>
    <w:p w14:paraId="12610049" w14:textId="7F2FDCAB" w:rsidR="00DF0933" w:rsidRDefault="00BF3887" w:rsidP="00D3079B">
      <w:r>
        <w:t>The hessian:</w:t>
      </w:r>
    </w:p>
    <w:p w14:paraId="6A317937" w14:textId="7BE1B8A6" w:rsidR="00BF3887" w:rsidRDefault="00BF3887" w:rsidP="00D3079B">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e>
                      <m:e>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e>
                    </m:mr>
                    <m:mr>
                      <m:e>
                        <m:sSubSup>
                          <m:sSubSupPr>
                            <m:ctrlPr>
                              <w:rPr>
                                <w:rFonts w:ascii="Cambria Math" w:hAnsi="Cambria Math"/>
                                <w:i/>
                              </w:rPr>
                            </m:ctrlPr>
                          </m:sSubSupPr>
                          <m:e>
                            <m:r>
                              <m:rPr>
                                <m:sty m:val="bi"/>
                              </m:rPr>
                              <w:rPr>
                                <w:rFonts w:ascii="Cambria Math" w:hAnsi="Cambria Math"/>
                              </w:rPr>
                              <m:t>B</m:t>
                            </m:r>
                          </m:e>
                          <m:sub>
                            <m:r>
                              <w:rPr>
                                <w:rFonts w:ascii="Cambria Math" w:hAnsi="Cambria Math"/>
                              </w:rPr>
                              <m:t>it</m:t>
                            </m:r>
                          </m:sub>
                          <m:sup>
                            <m:r>
                              <w:rPr>
                                <w:rFonts w:ascii="Cambria Math" w:hAnsi="Cambria Math"/>
                              </w:rPr>
                              <m:t>'</m:t>
                            </m:r>
                          </m:sup>
                        </m:sSubSup>
                      </m:e>
                      <m:e>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e>
                    </m:mr>
                  </m:m>
                </m:e>
              </m:d>
            </m:e>
          </m:nary>
        </m:oMath>
      </m:oMathPara>
    </w:p>
    <w:p w14:paraId="4A8F9A73" w14:textId="6B6332D5" w:rsidR="00BF3887" w:rsidRDefault="006614C7" w:rsidP="00D3079B">
      <w:r>
        <w:t>, where</w:t>
      </w:r>
    </w:p>
    <w:p w14:paraId="3FA1783A" w14:textId="21A464DD" w:rsidR="006614C7" w:rsidRDefault="005D4FB7" w:rsidP="006614C7">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D3079B"/>
    <w:p w14:paraId="55EEA6EF" w14:textId="4B648EBF" w:rsidR="00ED7060" w:rsidRPr="00C63DA0" w:rsidRDefault="00ED7060" w:rsidP="00D3079B">
      <w:pPr>
        <w:rPr>
          <w:iCs/>
        </w:rPr>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hessian </w:t>
      </w:r>
      <w:r w:rsidR="0092326F">
        <w:t>may</w:t>
      </w:r>
      <w:r>
        <w:t xml:space="preserve"> be ill-conditioned or even positive-definite. Because of the factorial, the “outliers” are common.</w:t>
      </w:r>
      <w:r w:rsidR="00C63DA0">
        <w:t xml:space="preserve"> To ensure the robustness, do fisher scoring, i.e. replac</w:t>
      </w:r>
      <w:r w:rsidR="00936F8F">
        <w:t>e</w:t>
      </w:r>
      <w:r w:rsidR="00C63DA0">
        <w:t xml:space="preserve"> the observed 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r w:rsidR="00C63DA0">
        <w:t xml:space="preserve">, so that </w:t>
      </w:r>
      <w:r w:rsidR="00C63DA0" w:rsidRPr="00C63DA0">
        <w:rPr>
          <w:rFonts w:ascii="Cambria Math" w:hAnsi="Cambria Math"/>
          <w:i/>
        </w:rPr>
        <w:br/>
      </w:r>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D3079B"/>
    <w:p w14:paraId="2449D353" w14:textId="77777777" w:rsidR="00583AB8" w:rsidRPr="001D2909" w:rsidRDefault="00583AB8" w:rsidP="00583AB8">
      <w:pPr>
        <w:pStyle w:val="Heading2"/>
        <w:rPr>
          <w:color w:val="auto"/>
        </w:rPr>
      </w:pPr>
      <w:r>
        <w:rPr>
          <w:color w:val="auto"/>
        </w:rPr>
        <w:lastRenderedPageBreak/>
        <w:t>Quantifying Uncertainties</w:t>
      </w:r>
    </w:p>
    <w:p w14:paraId="3F3CCE9A" w14:textId="1C4AC943" w:rsidR="00583AB8" w:rsidRDefault="00583AB8" w:rsidP="00583AB8">
      <w:r>
        <w:t xml:space="preserve">After the Newton update, we get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e>
            <m:r>
              <m:rPr>
                <m:sty m:val="bi"/>
              </m:rPr>
              <w:rPr>
                <w:rFonts w:ascii="Cambria Math" w:hAnsi="Cambria Math"/>
              </w:rPr>
              <m:t>Y</m:t>
            </m:r>
          </m:e>
        </m:d>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Σ</m:t>
            </m:r>
          </m:e>
          <m:sub>
            <m:r>
              <w:rPr>
                <w:rFonts w:ascii="Cambria Math" w:hAnsi="Cambria Math"/>
              </w:rPr>
              <m:t>t</m:t>
            </m:r>
          </m:sub>
        </m:sSub>
        <m:r>
          <w:rPr>
            <w:rFonts w:ascii="Cambria Math" w:hAnsi="Cambria Math"/>
          </w:rPr>
          <m:t>)</m:t>
        </m:r>
      </m:oMath>
      <w:r>
        <w:t xml:space="preserve">. Then </w:t>
      </w:r>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e>
              </m:mr>
            </m:m>
          </m:e>
        </m:d>
        <m:r>
          <w:rPr>
            <w:rFonts w:ascii="Cambria Math" w:hAnsi="Cambria Math"/>
          </w:rPr>
          <m:t xml:space="preserve"> =</m:t>
        </m:r>
        <m:func>
          <m:funcPr>
            <m:ctrlPr>
              <w:rPr>
                <w:rFonts w:ascii="Cambria Math" w:hAnsi="Cambria Math"/>
                <w:i/>
              </w:rPr>
            </m:ctrlPr>
          </m:funcPr>
          <m:fName>
            <m:r>
              <m:rPr>
                <m:sty m:val="p"/>
              </m:rPr>
              <w:rPr>
                <w:rFonts w:ascii="Cambria Math" w:hAnsi="Cambria Math"/>
              </w:rPr>
              <m:t>exp</m:t>
            </m:r>
            <m:d>
              <m:dPr>
                <m:ctrlPr>
                  <w:rPr>
                    <w:rFonts w:ascii="Cambria Math" w:hAnsi="Cambria Math"/>
                  </w:rPr>
                </m:ctrlPr>
              </m:dPr>
              <m:e>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e>
                      </m:mr>
                    </m:m>
                  </m:e>
                </m:d>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m:rPr>
                <m:sty m:val="p"/>
              </m:rPr>
              <w:rPr>
                <w:rFonts w:ascii="Cambria Math" w:hAnsi="Cambria Math"/>
              </w:rPr>
              <m:t>=exp</m:t>
            </m:r>
          </m:fName>
          <m:e>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
                  </m:rPr>
                  <w:rPr>
                    <w:rFonts w:ascii="Cambria Math" w:hAnsi="Cambria Math"/>
                  </w:rPr>
                  <m:t>Σ</m:t>
                </m:r>
              </m:e>
              <m:sub>
                <m:r>
                  <w:rPr>
                    <w:rFonts w:ascii="Cambria Math" w:hAnsi="Cambria Math"/>
                  </w:rPr>
                  <m:t>t</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it</m:t>
                </m:r>
              </m:sub>
              <m:sup>
                <m:r>
                  <w:rPr>
                    <w:rFonts w:ascii="Cambria Math" w:hAnsi="Cambria Math"/>
                  </w:rPr>
                  <m:t>'</m:t>
                </m:r>
              </m:sup>
            </m:sSubSup>
          </m:e>
        </m:d>
      </m:oMath>
      <w:r>
        <w:t>. The covariance matrix of two CMP parameters</w:t>
      </w:r>
      <w:r w:rsidR="00AE5074">
        <w:t xml:space="preserve"> </w:t>
      </w:r>
      <m:oMath>
        <m:r>
          <m:rPr>
            <m:sty m:val="bi"/>
          </m:rPr>
          <w:rPr>
            <w:rFonts w:ascii="Cambria Math" w:hAnsi="Cambria Math"/>
          </w:rPr>
          <m:t>V</m:t>
        </m:r>
      </m:oMath>
      <w:r>
        <w:t xml:space="preserve"> can be calculated by property of multivariate log-normal distribution.</w:t>
      </w:r>
    </w:p>
    <w:p w14:paraId="16287F83" w14:textId="77777777" w:rsidR="00AE5074" w:rsidRDefault="00AE5074" w:rsidP="00583AB8"/>
    <w:p w14:paraId="05DB6E7E" w14:textId="24E757D6" w:rsidR="00583AB8" w:rsidRDefault="00583AB8" w:rsidP="00583AB8">
      <w:r>
        <w:t xml:space="preserve">The conditional mean firing rate, is </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oMath>
      <w:r w:rsidR="00946536">
        <w:t>, whose variance can be calculated by the Delta method</w:t>
      </w:r>
      <w:r>
        <w:t>:</w:t>
      </w:r>
    </w:p>
    <w:p w14:paraId="4E2A937E" w14:textId="13A0DEBF" w:rsidR="00583AB8" w:rsidRPr="00714ABC" w:rsidRDefault="005D4FB7" w:rsidP="00583AB8">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it</m:t>
                  </m:r>
                </m:sub>
              </m:sSub>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bi"/>
            </m:rPr>
            <w:rPr>
              <w:rFonts w:ascii="Cambria Math" w:hAnsi="Cambria Math"/>
            </w:rPr>
            <m:t>V</m:t>
          </m:r>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w:rPr>
                      <w:rFonts w:ascii="Cambria Math" w:hAnsi="Cambria Math"/>
                    </w:rPr>
                    <m:t>it</m:t>
                  </m:r>
                </m:sub>
              </m:sSub>
            </m:den>
          </m:f>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 xml:space="preserve">) </m:t>
          </m:r>
        </m:oMath>
      </m:oMathPara>
    </w:p>
    <w:p w14:paraId="03394639" w14:textId="41D89CB1" w:rsidR="00817235" w:rsidRDefault="00817235" w:rsidP="00583AB8"/>
    <w:p w14:paraId="2E001369" w14:textId="37154B4B" w:rsidR="00817235" w:rsidRPr="00946536" w:rsidRDefault="00817235" w:rsidP="00946536">
      <w:pPr>
        <w:jc w:val="left"/>
      </w:pPr>
      <w:r>
        <w:t>We can calculate the moments as in the first section of the appendix, or we can use a simpler approximation</w:t>
      </w:r>
      <w:r w:rsidR="00946536">
        <w:t xml:space="preserve"> </w:t>
      </w:r>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ν</m:t>
            </m:r>
          </m:sup>
        </m:sSup>
        <m:r>
          <w:rPr>
            <w:rFonts w:ascii="Cambria Math" w:hAnsi="Cambria Math"/>
          </w:rPr>
          <m:t>-</m:t>
        </m:r>
        <m:f>
          <m:fPr>
            <m:ctrlPr>
              <w:rPr>
                <w:rFonts w:ascii="Cambria Math" w:hAnsi="Cambria Math"/>
                <w:i/>
              </w:rPr>
            </m:ctrlPr>
          </m:fPr>
          <m:num>
            <m:r>
              <w:rPr>
                <w:rFonts w:ascii="Cambria Math" w:hAnsi="Cambria Math"/>
              </w:rPr>
              <m:t>ν-1</m:t>
            </m:r>
          </m:num>
          <m:den>
            <m:r>
              <w:rPr>
                <w:rFonts w:ascii="Cambria Math" w:hAnsi="Cambria Math"/>
              </w:rPr>
              <m:t>2ν</m:t>
            </m:r>
          </m:den>
        </m:f>
      </m:oMath>
      <w:r w:rsidR="00946536">
        <w:t xml:space="preserve"> when </w:t>
      </w:r>
      <m:oMath>
        <m:r>
          <w:rPr>
            <w:rFonts w:ascii="Cambria Math" w:hAnsi="Cambria Math"/>
          </w:rPr>
          <m:t>ν≤1</m:t>
        </m:r>
      </m:oMath>
      <w:r w:rsidR="00946536">
        <w:t xml:space="preserve"> or </w:t>
      </w:r>
      <m:oMath>
        <m:r>
          <w:rPr>
            <w:rFonts w:ascii="Cambria Math" w:hAnsi="Cambria Math"/>
          </w:rPr>
          <m:t>λ&gt;</m:t>
        </m:r>
        <m:sSup>
          <m:sSupPr>
            <m:ctrlPr>
              <w:rPr>
                <w:rFonts w:ascii="Cambria Math" w:hAnsi="Cambria Math"/>
                <w:i/>
              </w:rPr>
            </m:ctrlPr>
          </m:sSupPr>
          <m:e>
            <m:r>
              <w:rPr>
                <w:rFonts w:ascii="Cambria Math" w:hAnsi="Cambria Math"/>
              </w:rPr>
              <m:t>10</m:t>
            </m:r>
          </m:e>
          <m:sup>
            <m:r>
              <w:rPr>
                <w:rFonts w:ascii="Cambria Math" w:hAnsi="Cambria Math"/>
              </w:rPr>
              <m:t>ν</m:t>
            </m:r>
          </m:sup>
        </m:sSup>
      </m:oMath>
      <w:r w:rsidR="00946536">
        <w:t xml:space="preserve">. Then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t</m:t>
                </m:r>
              </m:sub>
            </m:sSub>
          </m:den>
        </m:f>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1</m:t>
            </m:r>
          </m:sup>
        </m:sSubSup>
      </m:oMath>
      <w:r w:rsidR="00946536">
        <w:t xml:space="preserve"> a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sup>
            </m:sSubSup>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num>
          <m:den>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oMath>
      <w:r w:rsidR="00946536">
        <w:t>.</w:t>
      </w:r>
    </w:p>
    <w:p w14:paraId="1E9D1055" w14:textId="0ADE1153" w:rsidR="00817235" w:rsidRDefault="00817235" w:rsidP="00583AB8"/>
    <w:p w14:paraId="044B66BC" w14:textId="3FD3C0AF" w:rsidR="00817235" w:rsidRDefault="00817235" w:rsidP="00583AB8"/>
    <w:p w14:paraId="3993D237" w14:textId="77777777" w:rsidR="00817235" w:rsidRDefault="00817235" w:rsidP="00583AB8"/>
    <w:p w14:paraId="1B5E2DCB" w14:textId="77777777" w:rsidR="006614C7" w:rsidRDefault="006614C7" w:rsidP="00D3079B"/>
    <w:p w14:paraId="780EA608" w14:textId="77777777" w:rsidR="00446D63" w:rsidRDefault="00446D63" w:rsidP="00D3079B"/>
    <w:p w14:paraId="61C2E2A0" w14:textId="5FB0C67B" w:rsidR="000D4E77" w:rsidRDefault="000D4E77" w:rsidP="00D3079B"/>
    <w:p w14:paraId="1BBB3D58" w14:textId="57259F8B" w:rsidR="000D4E77" w:rsidRDefault="000D4E77" w:rsidP="00D3079B"/>
    <w:p w14:paraId="52B57891" w14:textId="77777777" w:rsidR="000D4E77" w:rsidRPr="00D3079B" w:rsidRDefault="000D4E77" w:rsidP="00D3079B"/>
    <w:sectPr w:rsidR="000D4E77" w:rsidRPr="00D3079B" w:rsidSect="00DD52B2">
      <w:pgSz w:w="12240" w:h="15840"/>
      <w:pgMar w:top="1440" w:right="1080" w:bottom="1440" w:left="108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745E0F"/>
    <w:rsid w:val="00002047"/>
    <w:rsid w:val="0001339B"/>
    <w:rsid w:val="00022801"/>
    <w:rsid w:val="000254BF"/>
    <w:rsid w:val="000335A0"/>
    <w:rsid w:val="000440BB"/>
    <w:rsid w:val="00050A61"/>
    <w:rsid w:val="0005220C"/>
    <w:rsid w:val="00056609"/>
    <w:rsid w:val="0006649A"/>
    <w:rsid w:val="00073801"/>
    <w:rsid w:val="00081D0C"/>
    <w:rsid w:val="00092349"/>
    <w:rsid w:val="00093A72"/>
    <w:rsid w:val="000968C2"/>
    <w:rsid w:val="000A4075"/>
    <w:rsid w:val="000A62FC"/>
    <w:rsid w:val="000B3A74"/>
    <w:rsid w:val="000B5BE0"/>
    <w:rsid w:val="000B60F7"/>
    <w:rsid w:val="000C0010"/>
    <w:rsid w:val="000C09D2"/>
    <w:rsid w:val="000C18B3"/>
    <w:rsid w:val="000C23DB"/>
    <w:rsid w:val="000C3BCC"/>
    <w:rsid w:val="000C646B"/>
    <w:rsid w:val="000D2C87"/>
    <w:rsid w:val="000D4E77"/>
    <w:rsid w:val="000D7D76"/>
    <w:rsid w:val="000E2D95"/>
    <w:rsid w:val="000E5175"/>
    <w:rsid w:val="000E736A"/>
    <w:rsid w:val="000F1F2D"/>
    <w:rsid w:val="0010187F"/>
    <w:rsid w:val="001107D3"/>
    <w:rsid w:val="0013053A"/>
    <w:rsid w:val="001377C1"/>
    <w:rsid w:val="001510F1"/>
    <w:rsid w:val="001527F5"/>
    <w:rsid w:val="0015688E"/>
    <w:rsid w:val="00156EE5"/>
    <w:rsid w:val="00157B13"/>
    <w:rsid w:val="00162C3C"/>
    <w:rsid w:val="001675A7"/>
    <w:rsid w:val="001806E5"/>
    <w:rsid w:val="001843DA"/>
    <w:rsid w:val="00185594"/>
    <w:rsid w:val="001B274E"/>
    <w:rsid w:val="001B3C0C"/>
    <w:rsid w:val="001B57EA"/>
    <w:rsid w:val="001B5D3F"/>
    <w:rsid w:val="001B5D84"/>
    <w:rsid w:val="001B7796"/>
    <w:rsid w:val="001D1345"/>
    <w:rsid w:val="001D2909"/>
    <w:rsid w:val="001D3F7C"/>
    <w:rsid w:val="001D5E31"/>
    <w:rsid w:val="001D7913"/>
    <w:rsid w:val="001E1726"/>
    <w:rsid w:val="001E4623"/>
    <w:rsid w:val="001E4DA9"/>
    <w:rsid w:val="001E569C"/>
    <w:rsid w:val="001E6EAF"/>
    <w:rsid w:val="001F0231"/>
    <w:rsid w:val="001F3FD6"/>
    <w:rsid w:val="001F6135"/>
    <w:rsid w:val="0020650E"/>
    <w:rsid w:val="00206642"/>
    <w:rsid w:val="00215DCE"/>
    <w:rsid w:val="002163FA"/>
    <w:rsid w:val="00220F3F"/>
    <w:rsid w:val="0022469B"/>
    <w:rsid w:val="0023354F"/>
    <w:rsid w:val="00246B01"/>
    <w:rsid w:val="002501CF"/>
    <w:rsid w:val="0025301C"/>
    <w:rsid w:val="00253CE6"/>
    <w:rsid w:val="0025676C"/>
    <w:rsid w:val="0026011E"/>
    <w:rsid w:val="00270F65"/>
    <w:rsid w:val="00271C13"/>
    <w:rsid w:val="00274A57"/>
    <w:rsid w:val="00282DF1"/>
    <w:rsid w:val="002876D8"/>
    <w:rsid w:val="00287C33"/>
    <w:rsid w:val="002A5267"/>
    <w:rsid w:val="002B1076"/>
    <w:rsid w:val="002B2D79"/>
    <w:rsid w:val="002B71AF"/>
    <w:rsid w:val="002C23AD"/>
    <w:rsid w:val="002C68ED"/>
    <w:rsid w:val="002D3074"/>
    <w:rsid w:val="002D5583"/>
    <w:rsid w:val="002D57CD"/>
    <w:rsid w:val="002E1B34"/>
    <w:rsid w:val="002E514F"/>
    <w:rsid w:val="00323EA1"/>
    <w:rsid w:val="003246AB"/>
    <w:rsid w:val="00345C02"/>
    <w:rsid w:val="003519C3"/>
    <w:rsid w:val="00353A4B"/>
    <w:rsid w:val="00357863"/>
    <w:rsid w:val="00360633"/>
    <w:rsid w:val="00362C12"/>
    <w:rsid w:val="0036622C"/>
    <w:rsid w:val="0036712B"/>
    <w:rsid w:val="0037119A"/>
    <w:rsid w:val="00373B1E"/>
    <w:rsid w:val="00380037"/>
    <w:rsid w:val="00381BED"/>
    <w:rsid w:val="00383D57"/>
    <w:rsid w:val="0039656E"/>
    <w:rsid w:val="003A4CE2"/>
    <w:rsid w:val="003A67DB"/>
    <w:rsid w:val="003B5886"/>
    <w:rsid w:val="003C3470"/>
    <w:rsid w:val="003D582F"/>
    <w:rsid w:val="003E3203"/>
    <w:rsid w:val="003E4657"/>
    <w:rsid w:val="004144D0"/>
    <w:rsid w:val="0041742D"/>
    <w:rsid w:val="00417F97"/>
    <w:rsid w:val="004233EC"/>
    <w:rsid w:val="00424FB1"/>
    <w:rsid w:val="00432C49"/>
    <w:rsid w:val="00434A8B"/>
    <w:rsid w:val="004413C0"/>
    <w:rsid w:val="004430EE"/>
    <w:rsid w:val="00446D63"/>
    <w:rsid w:val="00453196"/>
    <w:rsid w:val="00461A59"/>
    <w:rsid w:val="004622C7"/>
    <w:rsid w:val="004715DC"/>
    <w:rsid w:val="00471B64"/>
    <w:rsid w:val="0047722C"/>
    <w:rsid w:val="004773C1"/>
    <w:rsid w:val="004832E9"/>
    <w:rsid w:val="00486406"/>
    <w:rsid w:val="00487CCC"/>
    <w:rsid w:val="004A666A"/>
    <w:rsid w:val="004C24E0"/>
    <w:rsid w:val="004D3B32"/>
    <w:rsid w:val="004D4359"/>
    <w:rsid w:val="004F1861"/>
    <w:rsid w:val="004F1D5F"/>
    <w:rsid w:val="004F2EE7"/>
    <w:rsid w:val="004F6CAE"/>
    <w:rsid w:val="004F7273"/>
    <w:rsid w:val="005014C9"/>
    <w:rsid w:val="00503CD6"/>
    <w:rsid w:val="0051308F"/>
    <w:rsid w:val="00516050"/>
    <w:rsid w:val="00522AE4"/>
    <w:rsid w:val="00544A22"/>
    <w:rsid w:val="00560F5D"/>
    <w:rsid w:val="00570BBD"/>
    <w:rsid w:val="00583AB8"/>
    <w:rsid w:val="00584A4C"/>
    <w:rsid w:val="00591A5E"/>
    <w:rsid w:val="005924E8"/>
    <w:rsid w:val="00594E9D"/>
    <w:rsid w:val="005974DC"/>
    <w:rsid w:val="005976BA"/>
    <w:rsid w:val="005C7784"/>
    <w:rsid w:val="005C79AE"/>
    <w:rsid w:val="005D4FB7"/>
    <w:rsid w:val="005D6238"/>
    <w:rsid w:val="005D6491"/>
    <w:rsid w:val="005E165E"/>
    <w:rsid w:val="005E5113"/>
    <w:rsid w:val="006044CC"/>
    <w:rsid w:val="00605B64"/>
    <w:rsid w:val="0061064A"/>
    <w:rsid w:val="00611C09"/>
    <w:rsid w:val="006120B3"/>
    <w:rsid w:val="0062459C"/>
    <w:rsid w:val="006406C6"/>
    <w:rsid w:val="00645ADA"/>
    <w:rsid w:val="00645CCD"/>
    <w:rsid w:val="00646D6A"/>
    <w:rsid w:val="006507D3"/>
    <w:rsid w:val="006614C7"/>
    <w:rsid w:val="00661BC0"/>
    <w:rsid w:val="006633E9"/>
    <w:rsid w:val="00664944"/>
    <w:rsid w:val="006704FB"/>
    <w:rsid w:val="00675624"/>
    <w:rsid w:val="00682CAF"/>
    <w:rsid w:val="00684A23"/>
    <w:rsid w:val="00685C09"/>
    <w:rsid w:val="006942EB"/>
    <w:rsid w:val="00697709"/>
    <w:rsid w:val="006B3C17"/>
    <w:rsid w:val="006D2659"/>
    <w:rsid w:val="006D31C5"/>
    <w:rsid w:val="006E2203"/>
    <w:rsid w:val="006F1048"/>
    <w:rsid w:val="006F1D90"/>
    <w:rsid w:val="006F3DF7"/>
    <w:rsid w:val="00705EC1"/>
    <w:rsid w:val="00714ABC"/>
    <w:rsid w:val="00716D51"/>
    <w:rsid w:val="00733525"/>
    <w:rsid w:val="00733917"/>
    <w:rsid w:val="00737007"/>
    <w:rsid w:val="0073744D"/>
    <w:rsid w:val="00741176"/>
    <w:rsid w:val="00741F9A"/>
    <w:rsid w:val="00744B81"/>
    <w:rsid w:val="00745E0F"/>
    <w:rsid w:val="007515AF"/>
    <w:rsid w:val="00755569"/>
    <w:rsid w:val="00763735"/>
    <w:rsid w:val="007656E1"/>
    <w:rsid w:val="0077034C"/>
    <w:rsid w:val="00775A3A"/>
    <w:rsid w:val="007762D5"/>
    <w:rsid w:val="007772BC"/>
    <w:rsid w:val="00777CE8"/>
    <w:rsid w:val="007873D3"/>
    <w:rsid w:val="00787531"/>
    <w:rsid w:val="00787D89"/>
    <w:rsid w:val="007A6193"/>
    <w:rsid w:val="007A6572"/>
    <w:rsid w:val="007C2BB7"/>
    <w:rsid w:val="007D1021"/>
    <w:rsid w:val="007E7CE1"/>
    <w:rsid w:val="0080306A"/>
    <w:rsid w:val="00816911"/>
    <w:rsid w:val="00817235"/>
    <w:rsid w:val="008438F4"/>
    <w:rsid w:val="008531BA"/>
    <w:rsid w:val="00854B87"/>
    <w:rsid w:val="0086008E"/>
    <w:rsid w:val="00861A8A"/>
    <w:rsid w:val="00882AB0"/>
    <w:rsid w:val="00883A37"/>
    <w:rsid w:val="00886357"/>
    <w:rsid w:val="008A410E"/>
    <w:rsid w:val="008B692F"/>
    <w:rsid w:val="008C4335"/>
    <w:rsid w:val="008D72C1"/>
    <w:rsid w:val="008E51A0"/>
    <w:rsid w:val="008E6A03"/>
    <w:rsid w:val="008F764F"/>
    <w:rsid w:val="008F7EED"/>
    <w:rsid w:val="009008C8"/>
    <w:rsid w:val="00902BB4"/>
    <w:rsid w:val="00916F1D"/>
    <w:rsid w:val="009229B8"/>
    <w:rsid w:val="00922AC4"/>
    <w:rsid w:val="0092326F"/>
    <w:rsid w:val="00936F8F"/>
    <w:rsid w:val="00937201"/>
    <w:rsid w:val="00937DF4"/>
    <w:rsid w:val="00946536"/>
    <w:rsid w:val="00950493"/>
    <w:rsid w:val="00952FB1"/>
    <w:rsid w:val="00986D6A"/>
    <w:rsid w:val="009A67EB"/>
    <w:rsid w:val="009A7B80"/>
    <w:rsid w:val="009B5928"/>
    <w:rsid w:val="009C1731"/>
    <w:rsid w:val="009D07DC"/>
    <w:rsid w:val="009F4668"/>
    <w:rsid w:val="009F4DA1"/>
    <w:rsid w:val="00A031E4"/>
    <w:rsid w:val="00A05D01"/>
    <w:rsid w:val="00A12EDE"/>
    <w:rsid w:val="00A24C73"/>
    <w:rsid w:val="00A253E4"/>
    <w:rsid w:val="00A32406"/>
    <w:rsid w:val="00A33C4B"/>
    <w:rsid w:val="00A43DD4"/>
    <w:rsid w:val="00A44714"/>
    <w:rsid w:val="00A449E9"/>
    <w:rsid w:val="00A508AF"/>
    <w:rsid w:val="00A5511E"/>
    <w:rsid w:val="00A56562"/>
    <w:rsid w:val="00A62EA5"/>
    <w:rsid w:val="00A650DA"/>
    <w:rsid w:val="00A77AAA"/>
    <w:rsid w:val="00A91A92"/>
    <w:rsid w:val="00A92917"/>
    <w:rsid w:val="00AA00FB"/>
    <w:rsid w:val="00AA76D6"/>
    <w:rsid w:val="00AA7FA4"/>
    <w:rsid w:val="00AB1217"/>
    <w:rsid w:val="00AB5731"/>
    <w:rsid w:val="00AC16A0"/>
    <w:rsid w:val="00AC455B"/>
    <w:rsid w:val="00AD359C"/>
    <w:rsid w:val="00AD414D"/>
    <w:rsid w:val="00AD6BAA"/>
    <w:rsid w:val="00AE5074"/>
    <w:rsid w:val="00AF2098"/>
    <w:rsid w:val="00B11B24"/>
    <w:rsid w:val="00B13DA3"/>
    <w:rsid w:val="00B16DBD"/>
    <w:rsid w:val="00B17CA8"/>
    <w:rsid w:val="00B20572"/>
    <w:rsid w:val="00B216C1"/>
    <w:rsid w:val="00B248AB"/>
    <w:rsid w:val="00B3447E"/>
    <w:rsid w:val="00B4177C"/>
    <w:rsid w:val="00B57F42"/>
    <w:rsid w:val="00B600C2"/>
    <w:rsid w:val="00B60239"/>
    <w:rsid w:val="00B65F7C"/>
    <w:rsid w:val="00B660CD"/>
    <w:rsid w:val="00B70F6E"/>
    <w:rsid w:val="00B7292E"/>
    <w:rsid w:val="00B858D8"/>
    <w:rsid w:val="00B91D3B"/>
    <w:rsid w:val="00B9418E"/>
    <w:rsid w:val="00B9579D"/>
    <w:rsid w:val="00B970FA"/>
    <w:rsid w:val="00BA27A9"/>
    <w:rsid w:val="00BA49BB"/>
    <w:rsid w:val="00BB029C"/>
    <w:rsid w:val="00BB570A"/>
    <w:rsid w:val="00BC5AEF"/>
    <w:rsid w:val="00BC6174"/>
    <w:rsid w:val="00BE0CCE"/>
    <w:rsid w:val="00BE461A"/>
    <w:rsid w:val="00BE6663"/>
    <w:rsid w:val="00BF025E"/>
    <w:rsid w:val="00BF14B1"/>
    <w:rsid w:val="00BF2C08"/>
    <w:rsid w:val="00BF3887"/>
    <w:rsid w:val="00C009AE"/>
    <w:rsid w:val="00C1027C"/>
    <w:rsid w:val="00C20B61"/>
    <w:rsid w:val="00C231B5"/>
    <w:rsid w:val="00C2412A"/>
    <w:rsid w:val="00C51C1F"/>
    <w:rsid w:val="00C54010"/>
    <w:rsid w:val="00C54C1F"/>
    <w:rsid w:val="00C5653A"/>
    <w:rsid w:val="00C57962"/>
    <w:rsid w:val="00C62A69"/>
    <w:rsid w:val="00C62C68"/>
    <w:rsid w:val="00C63DA0"/>
    <w:rsid w:val="00C71C1E"/>
    <w:rsid w:val="00C756EE"/>
    <w:rsid w:val="00C80F49"/>
    <w:rsid w:val="00C919C5"/>
    <w:rsid w:val="00C97469"/>
    <w:rsid w:val="00CA3B36"/>
    <w:rsid w:val="00CB1EE2"/>
    <w:rsid w:val="00CC050A"/>
    <w:rsid w:val="00CC3ADA"/>
    <w:rsid w:val="00CC7D75"/>
    <w:rsid w:val="00CD06DF"/>
    <w:rsid w:val="00CD190D"/>
    <w:rsid w:val="00CD4D84"/>
    <w:rsid w:val="00CF19DE"/>
    <w:rsid w:val="00CF1BE1"/>
    <w:rsid w:val="00D00308"/>
    <w:rsid w:val="00D0081A"/>
    <w:rsid w:val="00D072B0"/>
    <w:rsid w:val="00D12651"/>
    <w:rsid w:val="00D20A81"/>
    <w:rsid w:val="00D24769"/>
    <w:rsid w:val="00D255BE"/>
    <w:rsid w:val="00D27569"/>
    <w:rsid w:val="00D3079B"/>
    <w:rsid w:val="00D316B2"/>
    <w:rsid w:val="00D31ED6"/>
    <w:rsid w:val="00D34C9E"/>
    <w:rsid w:val="00D43DB5"/>
    <w:rsid w:val="00D45622"/>
    <w:rsid w:val="00D46735"/>
    <w:rsid w:val="00D54D25"/>
    <w:rsid w:val="00D565E1"/>
    <w:rsid w:val="00D569A8"/>
    <w:rsid w:val="00D56C97"/>
    <w:rsid w:val="00D57D38"/>
    <w:rsid w:val="00D57E50"/>
    <w:rsid w:val="00D604A2"/>
    <w:rsid w:val="00D62AAC"/>
    <w:rsid w:val="00D62B20"/>
    <w:rsid w:val="00D64510"/>
    <w:rsid w:val="00D65853"/>
    <w:rsid w:val="00D67220"/>
    <w:rsid w:val="00D753AF"/>
    <w:rsid w:val="00D971CF"/>
    <w:rsid w:val="00DA135D"/>
    <w:rsid w:val="00DA18D4"/>
    <w:rsid w:val="00DA5B54"/>
    <w:rsid w:val="00DA74B1"/>
    <w:rsid w:val="00DB2B64"/>
    <w:rsid w:val="00DB4154"/>
    <w:rsid w:val="00DB4220"/>
    <w:rsid w:val="00DB43F0"/>
    <w:rsid w:val="00DB76EC"/>
    <w:rsid w:val="00DC6712"/>
    <w:rsid w:val="00DD3A37"/>
    <w:rsid w:val="00DD52B2"/>
    <w:rsid w:val="00DD561C"/>
    <w:rsid w:val="00DF0933"/>
    <w:rsid w:val="00DF2D31"/>
    <w:rsid w:val="00DF3AB8"/>
    <w:rsid w:val="00E06C0A"/>
    <w:rsid w:val="00E25A8C"/>
    <w:rsid w:val="00E52F24"/>
    <w:rsid w:val="00E560DE"/>
    <w:rsid w:val="00E6163C"/>
    <w:rsid w:val="00E66ED6"/>
    <w:rsid w:val="00E71E3B"/>
    <w:rsid w:val="00E83647"/>
    <w:rsid w:val="00E90A1B"/>
    <w:rsid w:val="00E973BC"/>
    <w:rsid w:val="00EA20EF"/>
    <w:rsid w:val="00EA442D"/>
    <w:rsid w:val="00EC10EA"/>
    <w:rsid w:val="00EC2B2F"/>
    <w:rsid w:val="00EC5E64"/>
    <w:rsid w:val="00ED0D7B"/>
    <w:rsid w:val="00ED1159"/>
    <w:rsid w:val="00ED5A3E"/>
    <w:rsid w:val="00ED7060"/>
    <w:rsid w:val="00ED7395"/>
    <w:rsid w:val="00EF3E65"/>
    <w:rsid w:val="00EF55B3"/>
    <w:rsid w:val="00EF7C7E"/>
    <w:rsid w:val="00F1025D"/>
    <w:rsid w:val="00F13810"/>
    <w:rsid w:val="00F151AB"/>
    <w:rsid w:val="00F20401"/>
    <w:rsid w:val="00F23C62"/>
    <w:rsid w:val="00F508B9"/>
    <w:rsid w:val="00F537BB"/>
    <w:rsid w:val="00F5565A"/>
    <w:rsid w:val="00F6064F"/>
    <w:rsid w:val="00F75E1C"/>
    <w:rsid w:val="00F8028E"/>
    <w:rsid w:val="00F81B38"/>
    <w:rsid w:val="00F959C9"/>
    <w:rsid w:val="00F9685C"/>
    <w:rsid w:val="00F96A8C"/>
    <w:rsid w:val="00FA4177"/>
    <w:rsid w:val="00FB373E"/>
    <w:rsid w:val="00FB7416"/>
    <w:rsid w:val="00FC0364"/>
    <w:rsid w:val="00FD2241"/>
    <w:rsid w:val="00FD4520"/>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semiHidden/>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semiHidden/>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image" Target="media/image7.png"/><Relationship Id="rId17" Type="http://schemas.openxmlformats.org/officeDocument/2006/relationships/image" Target="media/image12.emf"/><Relationship Id="rId2" Type="http://schemas.openxmlformats.org/officeDocument/2006/relationships/numbering" Target="numbering.xml"/><Relationship Id="rId16"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emf"/><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98</TotalTime>
  <Pages>11</Pages>
  <Words>9960</Words>
  <Characters>56776</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55</cp:revision>
  <dcterms:created xsi:type="dcterms:W3CDTF">2020-07-02T13:51:00Z</dcterms:created>
  <dcterms:modified xsi:type="dcterms:W3CDTF">2021-12-13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